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78E50B" w14:textId="77777777" w:rsidR="00887955" w:rsidRPr="00955667" w:rsidRDefault="00887955" w:rsidP="00887955">
      <w:pPr>
        <w:rPr>
          <w:rFonts w:ascii="Sylfaen" w:hAnsi="Sylfaen"/>
          <w:b/>
          <w:lang w:val="ka-GE"/>
        </w:rPr>
      </w:pPr>
      <w:bookmarkStart w:id="0" w:name="_GoBack"/>
      <w:bookmarkEnd w:id="0"/>
      <w:r>
        <w:rPr>
          <w:b/>
        </w:rPr>
        <w:t>Three years of progress towards achieving h</w:t>
      </w:r>
      <w:r w:rsidRPr="0071075E">
        <w:rPr>
          <w:b/>
        </w:rPr>
        <w:t xml:space="preserve">epatitis C </w:t>
      </w:r>
      <w:r>
        <w:rPr>
          <w:b/>
        </w:rPr>
        <w:t xml:space="preserve">elimination </w:t>
      </w:r>
      <w:r w:rsidRPr="0071075E">
        <w:rPr>
          <w:b/>
        </w:rPr>
        <w:t>in the country of Georgia</w:t>
      </w:r>
      <w:r>
        <w:rPr>
          <w:b/>
        </w:rPr>
        <w:t>, April 2015 – March 2018</w:t>
      </w:r>
    </w:p>
    <w:p w14:paraId="65F78A2C" w14:textId="77777777" w:rsidR="00ED48B7" w:rsidRPr="00887955" w:rsidRDefault="00ED48B7" w:rsidP="00ED48B7">
      <w:pPr>
        <w:rPr>
          <w:lang w:val="ka-GE"/>
        </w:rPr>
      </w:pPr>
    </w:p>
    <w:p w14:paraId="3E669856" w14:textId="77777777" w:rsidR="00003469" w:rsidRPr="00CC114B" w:rsidRDefault="00003469" w:rsidP="00003469">
      <w:pPr>
        <w:rPr>
          <w:rFonts w:cs="Times New Roman"/>
          <w:szCs w:val="24"/>
          <w:lang w:val="ka-GE"/>
        </w:rPr>
      </w:pPr>
      <w:r w:rsidRPr="00CC114B">
        <w:rPr>
          <w:rFonts w:cs="Times New Roman"/>
          <w:bCs/>
          <w:szCs w:val="24"/>
          <w:lang w:val="ka-GE"/>
        </w:rPr>
        <w:t>Tengiz Tsertsvadze</w:t>
      </w:r>
      <w:r w:rsidRPr="00CC114B">
        <w:rPr>
          <w:rFonts w:cs="Times New Roman"/>
          <w:szCs w:val="24"/>
          <w:lang w:val="ka-GE"/>
        </w:rPr>
        <w:t>,</w:t>
      </w:r>
      <w:r w:rsidRPr="00CC114B">
        <w:rPr>
          <w:rFonts w:cs="Times New Roman"/>
          <w:szCs w:val="24"/>
          <w:vertAlign w:val="superscript"/>
          <w:lang w:val="ka-GE"/>
        </w:rPr>
        <w:t>1,2</w:t>
      </w:r>
      <w:r w:rsidRPr="00CC114B">
        <w:rPr>
          <w:rFonts w:cs="Times New Roman"/>
          <w:szCs w:val="24"/>
          <w:lang w:val="ka-GE"/>
        </w:rPr>
        <w:t xml:space="preserve"> Amiran Gamkrelidze,</w:t>
      </w:r>
      <w:r w:rsidRPr="00CC114B">
        <w:rPr>
          <w:rFonts w:cs="Times New Roman"/>
          <w:szCs w:val="24"/>
          <w:vertAlign w:val="superscript"/>
          <w:lang w:val="ka-GE"/>
        </w:rPr>
        <w:t>3</w:t>
      </w:r>
      <w:r w:rsidRPr="00CC114B">
        <w:rPr>
          <w:rFonts w:cs="Times New Roman"/>
          <w:szCs w:val="24"/>
          <w:lang w:val="ka-GE"/>
        </w:rPr>
        <w:t xml:space="preserve"> Nikoloz Chkhartishvili,</w:t>
      </w:r>
      <w:r w:rsidRPr="00CC114B">
        <w:rPr>
          <w:rFonts w:cs="Times New Roman"/>
          <w:szCs w:val="24"/>
          <w:vertAlign w:val="superscript"/>
          <w:lang w:val="ka-GE"/>
        </w:rPr>
        <w:t>1</w:t>
      </w:r>
      <w:r w:rsidRPr="00CC114B">
        <w:rPr>
          <w:rFonts w:cs="Times New Roman"/>
          <w:szCs w:val="24"/>
          <w:lang w:val="ka-GE"/>
        </w:rPr>
        <w:t xml:space="preserve"> Akaki Abutidze,</w:t>
      </w:r>
      <w:r w:rsidRPr="00CC114B">
        <w:rPr>
          <w:rFonts w:cs="Times New Roman"/>
          <w:szCs w:val="24"/>
          <w:vertAlign w:val="superscript"/>
          <w:lang w:val="ka-GE"/>
        </w:rPr>
        <w:t>1</w:t>
      </w:r>
      <w:r w:rsidRPr="00CC114B">
        <w:rPr>
          <w:rFonts w:cs="Times New Roman"/>
          <w:szCs w:val="24"/>
          <w:lang w:val="ka-GE"/>
        </w:rPr>
        <w:t xml:space="preserve"> Lali Sharvadze,</w:t>
      </w:r>
      <w:r w:rsidRPr="00CC114B">
        <w:rPr>
          <w:rFonts w:cs="Times New Roman"/>
          <w:szCs w:val="24"/>
          <w:vertAlign w:val="superscript"/>
          <w:lang w:val="ka-GE"/>
        </w:rPr>
        <w:t>2,4</w:t>
      </w:r>
      <w:r w:rsidRPr="00CC114B">
        <w:rPr>
          <w:rFonts w:cs="Times New Roman"/>
          <w:szCs w:val="24"/>
          <w:lang w:val="ka-GE"/>
        </w:rPr>
        <w:t xml:space="preserve"> Vakhtang Kerashvili,</w:t>
      </w:r>
      <w:r w:rsidRPr="00CC114B">
        <w:rPr>
          <w:rFonts w:cs="Times New Roman"/>
          <w:szCs w:val="24"/>
          <w:vertAlign w:val="superscript"/>
          <w:lang w:val="ka-GE"/>
        </w:rPr>
        <w:t>1</w:t>
      </w:r>
      <w:r w:rsidRPr="00CC114B">
        <w:rPr>
          <w:rFonts w:cs="Times New Roman"/>
          <w:szCs w:val="24"/>
          <w:lang w:val="ka-GE"/>
        </w:rPr>
        <w:t xml:space="preserve"> Maia Butsashvili,</w:t>
      </w:r>
      <w:r w:rsidRPr="00CC114B">
        <w:rPr>
          <w:rFonts w:cs="Times New Roman"/>
          <w:szCs w:val="24"/>
          <w:vertAlign w:val="superscript"/>
          <w:lang w:val="ka-GE"/>
        </w:rPr>
        <w:t>5</w:t>
      </w:r>
      <w:r w:rsidRPr="00CC114B">
        <w:rPr>
          <w:rFonts w:cs="Times New Roman"/>
          <w:szCs w:val="24"/>
          <w:lang w:val="ka-GE"/>
        </w:rPr>
        <w:t xml:space="preserve"> </w:t>
      </w:r>
      <w:r w:rsidRPr="00447EA2">
        <w:rPr>
          <w:rFonts w:cs="Times New Roman"/>
          <w:szCs w:val="24"/>
          <w:lang w:val="ka-GE"/>
        </w:rPr>
        <w:t>George Kamkamidze,</w:t>
      </w:r>
      <w:r w:rsidRPr="00447EA2">
        <w:rPr>
          <w:rFonts w:cs="Times New Roman"/>
          <w:szCs w:val="24"/>
          <w:vertAlign w:val="superscript"/>
          <w:lang w:val="ka-GE"/>
        </w:rPr>
        <w:t>5</w:t>
      </w:r>
      <w:r w:rsidRPr="00447EA2">
        <w:rPr>
          <w:rFonts w:cs="Times New Roman"/>
          <w:szCs w:val="24"/>
          <w:lang w:val="ka-GE"/>
        </w:rPr>
        <w:t xml:space="preserve"> </w:t>
      </w:r>
      <w:r w:rsidRPr="00CC114B">
        <w:rPr>
          <w:rFonts w:cs="Times New Roman"/>
          <w:szCs w:val="24"/>
          <w:lang w:val="ka-GE"/>
        </w:rPr>
        <w:t>David Metreveli,</w:t>
      </w:r>
      <w:r w:rsidRPr="00CC114B">
        <w:rPr>
          <w:rFonts w:cs="Times New Roman"/>
          <w:szCs w:val="24"/>
          <w:vertAlign w:val="superscript"/>
          <w:lang w:val="ka-GE"/>
        </w:rPr>
        <w:t>6</w:t>
      </w:r>
      <w:r w:rsidRPr="00CC114B">
        <w:rPr>
          <w:rFonts w:cs="Times New Roman"/>
          <w:szCs w:val="24"/>
          <w:lang w:val="ka-GE"/>
        </w:rPr>
        <w:t xml:space="preserve"> </w:t>
      </w:r>
      <w:r w:rsidRPr="00447EA2">
        <w:rPr>
          <w:rFonts w:cs="Times New Roman"/>
          <w:szCs w:val="24"/>
          <w:lang w:val="ka-GE"/>
        </w:rPr>
        <w:t>Jaba Zarkua,</w:t>
      </w:r>
      <w:r w:rsidRPr="00447EA2">
        <w:rPr>
          <w:rFonts w:cs="Times New Roman"/>
          <w:szCs w:val="24"/>
          <w:vertAlign w:val="superscript"/>
          <w:lang w:val="ka-GE"/>
        </w:rPr>
        <w:t>6</w:t>
      </w:r>
      <w:r w:rsidRPr="00447EA2">
        <w:rPr>
          <w:rFonts w:cs="Times New Roman"/>
          <w:szCs w:val="24"/>
          <w:lang w:val="ka-GE"/>
        </w:rPr>
        <w:t xml:space="preserve"> </w:t>
      </w:r>
      <w:r w:rsidRPr="00CC114B">
        <w:rPr>
          <w:rFonts w:cs="Times New Roman"/>
          <w:szCs w:val="24"/>
          <w:lang w:val="ka-GE"/>
        </w:rPr>
        <w:t>Lia Gvinjilia,</w:t>
      </w:r>
      <w:r w:rsidRPr="00CC114B">
        <w:rPr>
          <w:rFonts w:cs="Times New Roman"/>
          <w:szCs w:val="24"/>
          <w:vertAlign w:val="superscript"/>
          <w:lang w:val="ka-GE"/>
        </w:rPr>
        <w:t>7</w:t>
      </w:r>
      <w:r w:rsidRPr="00CC114B">
        <w:rPr>
          <w:rFonts w:cs="Times New Roman"/>
          <w:szCs w:val="24"/>
          <w:lang w:val="ka-GE"/>
        </w:rPr>
        <w:t xml:space="preserve"> Shaun Shadaker,</w:t>
      </w:r>
      <w:r w:rsidRPr="00CC114B">
        <w:rPr>
          <w:rFonts w:cs="Times New Roman"/>
          <w:szCs w:val="24"/>
          <w:vertAlign w:val="superscript"/>
          <w:lang w:val="ka-GE"/>
        </w:rPr>
        <w:t>8</w:t>
      </w:r>
      <w:r w:rsidRPr="00CC114B">
        <w:rPr>
          <w:rFonts w:cs="Times New Roman"/>
          <w:szCs w:val="24"/>
          <w:lang w:val="ka-GE"/>
        </w:rPr>
        <w:t xml:space="preserve"> Muazzam Nasrullah,</w:t>
      </w:r>
      <w:r w:rsidRPr="00CC114B">
        <w:rPr>
          <w:rFonts w:cs="Times New Roman"/>
          <w:szCs w:val="24"/>
          <w:vertAlign w:val="superscript"/>
          <w:lang w:val="ka-GE"/>
        </w:rPr>
        <w:t>8</w:t>
      </w:r>
      <w:r w:rsidRPr="00CC114B">
        <w:rPr>
          <w:rFonts w:cs="Times New Roman"/>
          <w:szCs w:val="24"/>
          <w:lang w:val="ka-GE"/>
        </w:rPr>
        <w:t xml:space="preserve">  Ekaterine Adamia,</w:t>
      </w:r>
      <w:r w:rsidRPr="00CC114B">
        <w:rPr>
          <w:rFonts w:cs="Times New Roman"/>
          <w:szCs w:val="24"/>
          <w:vertAlign w:val="superscript"/>
          <w:lang w:val="ka-GE"/>
        </w:rPr>
        <w:t>9</w:t>
      </w:r>
      <w:r w:rsidRPr="00CC114B">
        <w:rPr>
          <w:rFonts w:cs="Times New Roman"/>
          <w:szCs w:val="24"/>
          <w:lang w:val="ka-GE"/>
        </w:rPr>
        <w:t xml:space="preserve"> Stefan Zeuzem,</w:t>
      </w:r>
      <w:r w:rsidRPr="00CC114B">
        <w:rPr>
          <w:rFonts w:cs="Times New Roman"/>
          <w:szCs w:val="24"/>
          <w:vertAlign w:val="superscript"/>
          <w:lang w:val="ka-GE"/>
        </w:rPr>
        <w:t>10</w:t>
      </w:r>
      <w:r w:rsidRPr="00CC114B">
        <w:rPr>
          <w:rFonts w:cs="Times New Roman"/>
          <w:szCs w:val="24"/>
          <w:lang w:val="ka-GE"/>
        </w:rPr>
        <w:t xml:space="preserve"> Nezam Afdhal,</w:t>
      </w:r>
      <w:r w:rsidRPr="00CC114B">
        <w:rPr>
          <w:rFonts w:cs="Times New Roman"/>
          <w:szCs w:val="24"/>
          <w:vertAlign w:val="superscript"/>
          <w:lang w:val="ka-GE"/>
        </w:rPr>
        <w:t>11</w:t>
      </w:r>
      <w:r w:rsidRPr="00CC114B">
        <w:rPr>
          <w:rFonts w:cs="Times New Roman"/>
          <w:szCs w:val="24"/>
          <w:lang w:val="ka-GE"/>
        </w:rPr>
        <w:t xml:space="preserve"> Sanjeev Arora,</w:t>
      </w:r>
      <w:r w:rsidRPr="00CC114B">
        <w:rPr>
          <w:rFonts w:cs="Times New Roman"/>
          <w:szCs w:val="24"/>
          <w:vertAlign w:val="superscript"/>
          <w:lang w:val="ka-GE"/>
        </w:rPr>
        <w:t>12</w:t>
      </w:r>
      <w:r w:rsidRPr="00CC114B">
        <w:rPr>
          <w:rFonts w:cs="Times New Roman"/>
          <w:szCs w:val="24"/>
          <w:lang w:val="ka-GE"/>
        </w:rPr>
        <w:t xml:space="preserve"> Karla Thornton,</w:t>
      </w:r>
      <w:r w:rsidRPr="00CC114B">
        <w:rPr>
          <w:rFonts w:cs="Times New Roman"/>
          <w:szCs w:val="24"/>
          <w:vertAlign w:val="superscript"/>
          <w:lang w:val="ka-GE"/>
        </w:rPr>
        <w:t>12</w:t>
      </w:r>
      <w:r w:rsidRPr="00CC114B">
        <w:rPr>
          <w:rFonts w:cs="Times New Roman"/>
          <w:szCs w:val="24"/>
          <w:lang w:val="ka-GE"/>
        </w:rPr>
        <w:t xml:space="preserve"> </w:t>
      </w:r>
      <w:r w:rsidRPr="00447EA2">
        <w:rPr>
          <w:rFonts w:cs="Times New Roman"/>
          <w:szCs w:val="24"/>
          <w:lang w:val="ka-GE"/>
        </w:rPr>
        <w:t>Beth Skaggs,</w:t>
      </w:r>
      <w:r w:rsidRPr="00447EA2">
        <w:rPr>
          <w:rFonts w:cs="Times New Roman"/>
          <w:szCs w:val="24"/>
          <w:vertAlign w:val="superscript"/>
          <w:lang w:val="ka-GE"/>
        </w:rPr>
        <w:t>13</w:t>
      </w:r>
      <w:r w:rsidRPr="00447EA2">
        <w:rPr>
          <w:rFonts w:cs="Times New Roman"/>
          <w:szCs w:val="24"/>
          <w:lang w:val="ka-GE"/>
        </w:rPr>
        <w:t xml:space="preserve"> Tinatin Kuchuloria,</w:t>
      </w:r>
      <w:r w:rsidRPr="00447EA2">
        <w:rPr>
          <w:rFonts w:cs="Times New Roman"/>
          <w:szCs w:val="24"/>
          <w:vertAlign w:val="superscript"/>
          <w:lang w:val="ka-GE"/>
        </w:rPr>
        <w:t>13</w:t>
      </w:r>
      <w:r w:rsidRPr="00447EA2">
        <w:rPr>
          <w:rFonts w:cs="Times New Roman"/>
          <w:szCs w:val="24"/>
          <w:lang w:val="ka-GE"/>
        </w:rPr>
        <w:t xml:space="preserve"> </w:t>
      </w:r>
      <w:r w:rsidRPr="00CC114B">
        <w:rPr>
          <w:rFonts w:cs="Times New Roman"/>
          <w:szCs w:val="24"/>
          <w:lang w:val="ka-GE"/>
        </w:rPr>
        <w:t>Maia Lagvilava,</w:t>
      </w:r>
      <w:r w:rsidRPr="00CC114B">
        <w:rPr>
          <w:rFonts w:cs="Times New Roman"/>
          <w:szCs w:val="24"/>
          <w:vertAlign w:val="superscript"/>
          <w:lang w:val="ka-GE"/>
        </w:rPr>
        <w:t>9</w:t>
      </w:r>
      <w:r w:rsidRPr="00CC114B">
        <w:rPr>
          <w:rFonts w:cs="Times New Roman"/>
          <w:szCs w:val="24"/>
          <w:lang w:val="ka-GE"/>
        </w:rPr>
        <w:t xml:space="preserve"> David Sergeenko,</w:t>
      </w:r>
      <w:r w:rsidRPr="00CC114B">
        <w:rPr>
          <w:rFonts w:cs="Times New Roman"/>
          <w:szCs w:val="24"/>
          <w:vertAlign w:val="superscript"/>
          <w:lang w:val="ka-GE"/>
        </w:rPr>
        <w:t>9</w:t>
      </w:r>
      <w:r w:rsidRPr="00CC114B">
        <w:rPr>
          <w:rFonts w:cs="Times New Roman"/>
          <w:szCs w:val="24"/>
          <w:lang w:val="ka-GE"/>
        </w:rPr>
        <w:t xml:space="preserve"> Francisco Averhoff</w:t>
      </w:r>
      <w:r w:rsidRPr="00CC114B">
        <w:rPr>
          <w:rFonts w:cs="Times New Roman"/>
          <w:szCs w:val="24"/>
          <w:vertAlign w:val="superscript"/>
          <w:lang w:val="ka-GE"/>
        </w:rPr>
        <w:t xml:space="preserve">8 </w:t>
      </w:r>
    </w:p>
    <w:p w14:paraId="1A98F351" w14:textId="77777777" w:rsidR="0097007F" w:rsidRPr="008C250E" w:rsidRDefault="0097007F">
      <w:pPr>
        <w:rPr>
          <w:lang w:val="ka-GE"/>
        </w:rPr>
      </w:pPr>
    </w:p>
    <w:p w14:paraId="78BB3726" w14:textId="77777777" w:rsidR="00887955" w:rsidRDefault="00887955" w:rsidP="00887955">
      <w:r w:rsidRPr="00402422">
        <w:rPr>
          <w:vertAlign w:val="superscript"/>
        </w:rPr>
        <w:t>1</w:t>
      </w:r>
      <w:r w:rsidRPr="00402422">
        <w:t xml:space="preserve">Infectious Diseases, AIDS and Clinical Immunology Research Center, Tbilisi, Georgia; </w:t>
      </w:r>
    </w:p>
    <w:p w14:paraId="413FAD02" w14:textId="77777777" w:rsidR="00887955" w:rsidRDefault="00887955" w:rsidP="00887955">
      <w:r w:rsidRPr="00402422">
        <w:rPr>
          <w:vertAlign w:val="superscript"/>
        </w:rPr>
        <w:t>2</w:t>
      </w:r>
      <w:r w:rsidRPr="00402422">
        <w:t xml:space="preserve">Ivane </w:t>
      </w:r>
      <w:proofErr w:type="spellStart"/>
      <w:r w:rsidRPr="00402422">
        <w:t>Javakhishvili</w:t>
      </w:r>
      <w:proofErr w:type="spellEnd"/>
      <w:r w:rsidRPr="00402422">
        <w:t xml:space="preserve"> Tbilisi State University, Tbilisi, Georgia; </w:t>
      </w:r>
    </w:p>
    <w:p w14:paraId="42DCF779" w14:textId="77777777" w:rsidR="00887955" w:rsidRDefault="00887955" w:rsidP="00887955">
      <w:r w:rsidRPr="00402422">
        <w:rPr>
          <w:vertAlign w:val="superscript"/>
        </w:rPr>
        <w:t>3</w:t>
      </w:r>
      <w:r w:rsidRPr="00402422">
        <w:t xml:space="preserve">National Center for Disease Control and Public Health, Tbilisi, Georgia; </w:t>
      </w:r>
    </w:p>
    <w:p w14:paraId="320EBD51" w14:textId="77777777" w:rsidR="00887955" w:rsidRDefault="00887955" w:rsidP="00887955">
      <w:r>
        <w:rPr>
          <w:vertAlign w:val="superscript"/>
        </w:rPr>
        <w:t>4</w:t>
      </w:r>
      <w:r w:rsidRPr="00402422">
        <w:t xml:space="preserve">Hepatology clinic HEPA, Tbilisi, Georgia; </w:t>
      </w:r>
    </w:p>
    <w:p w14:paraId="7A819687" w14:textId="77777777" w:rsidR="00887955" w:rsidRDefault="00887955" w:rsidP="00887955">
      <w:r>
        <w:rPr>
          <w:vertAlign w:val="superscript"/>
        </w:rPr>
        <w:t>5</w:t>
      </w:r>
      <w:r w:rsidRPr="00402422">
        <w:t xml:space="preserve">Health Research Union, Tbilisi, Georgia; </w:t>
      </w:r>
    </w:p>
    <w:p w14:paraId="5878AB88" w14:textId="77777777" w:rsidR="00887955" w:rsidRDefault="00887955" w:rsidP="00887955">
      <w:r w:rsidRPr="004D0D23">
        <w:rPr>
          <w:vertAlign w:val="superscript"/>
        </w:rPr>
        <w:t>6</w:t>
      </w:r>
      <w:r w:rsidRPr="00402422">
        <w:t xml:space="preserve">Medical Center </w:t>
      </w:r>
      <w:proofErr w:type="spellStart"/>
      <w:r w:rsidRPr="00402422">
        <w:t>Mrcheveli</w:t>
      </w:r>
      <w:proofErr w:type="spellEnd"/>
      <w:r w:rsidRPr="00402422">
        <w:t xml:space="preserve">, Tbilisi, Georgia; </w:t>
      </w:r>
    </w:p>
    <w:p w14:paraId="28596F3A" w14:textId="77777777" w:rsidR="00887955" w:rsidRDefault="00887955" w:rsidP="00887955">
      <w:r w:rsidRPr="004D0D23">
        <w:rPr>
          <w:vertAlign w:val="superscript"/>
        </w:rPr>
        <w:t>7</w:t>
      </w:r>
      <w:r w:rsidRPr="00402422">
        <w:t xml:space="preserve">CDC Foundation, Tbilisi, Georgia; </w:t>
      </w:r>
    </w:p>
    <w:p w14:paraId="0A0CD05A" w14:textId="77777777" w:rsidR="00887955" w:rsidRDefault="00887955" w:rsidP="00887955">
      <w:r>
        <w:rPr>
          <w:vertAlign w:val="superscript"/>
        </w:rPr>
        <w:t>8</w:t>
      </w:r>
      <w:r w:rsidRPr="00402422">
        <w:t xml:space="preserve">Centers for Disease Control and Prevention, Division of Viral Hepatitis National Center for HIV, Hepatitis, STD&amp;TB Prevention, Atlanta, USA; </w:t>
      </w:r>
    </w:p>
    <w:p w14:paraId="28A1BCBA" w14:textId="77777777" w:rsidR="00887955" w:rsidRDefault="00887955" w:rsidP="00887955">
      <w:r>
        <w:rPr>
          <w:vertAlign w:val="superscript"/>
        </w:rPr>
        <w:t>9</w:t>
      </w:r>
      <w:r w:rsidRPr="00402422">
        <w:t xml:space="preserve">Ministry of </w:t>
      </w:r>
      <w:proofErr w:type="spellStart"/>
      <w:r w:rsidRPr="00402422">
        <w:t>Labour</w:t>
      </w:r>
      <w:proofErr w:type="spellEnd"/>
      <w:r w:rsidRPr="00402422">
        <w:t xml:space="preserve">, Health and Social Affairs of Georgia, Tbilisi, Georgia; </w:t>
      </w:r>
    </w:p>
    <w:p w14:paraId="5FD1EF9B" w14:textId="77777777" w:rsidR="00887955" w:rsidRDefault="00887955" w:rsidP="00887955">
      <w:r>
        <w:rPr>
          <w:vertAlign w:val="superscript"/>
        </w:rPr>
        <w:t>10</w:t>
      </w:r>
      <w:r w:rsidRPr="00402422">
        <w:t xml:space="preserve">Goethe University Hospital, Frankfurt, Germany; </w:t>
      </w:r>
    </w:p>
    <w:p w14:paraId="13E1E474" w14:textId="77777777" w:rsidR="00887955" w:rsidRDefault="00887955" w:rsidP="00887955">
      <w:r>
        <w:rPr>
          <w:vertAlign w:val="superscript"/>
        </w:rPr>
        <w:t>11</w:t>
      </w:r>
      <w:r w:rsidRPr="00402422">
        <w:t xml:space="preserve">Beth Israel Deaconess Medical Center Liver Center, Boston, USA; </w:t>
      </w:r>
    </w:p>
    <w:p w14:paraId="5C05F322" w14:textId="77777777" w:rsidR="00887955" w:rsidRDefault="00887955" w:rsidP="00887955">
      <w:r>
        <w:rPr>
          <w:vertAlign w:val="superscript"/>
        </w:rPr>
        <w:t>12</w:t>
      </w:r>
      <w:r w:rsidRPr="00402422">
        <w:t>University of New Mexico, Albuquerque, USA</w:t>
      </w:r>
      <w:r>
        <w:t xml:space="preserve"> </w:t>
      </w:r>
    </w:p>
    <w:p w14:paraId="3DCA3FFB" w14:textId="77777777" w:rsidR="00003469" w:rsidRPr="007847DC" w:rsidRDefault="00003469" w:rsidP="00003469">
      <w:pPr>
        <w:rPr>
          <w:rFonts w:cs="Times New Roman"/>
          <w:szCs w:val="24"/>
        </w:rPr>
      </w:pPr>
      <w:r w:rsidRPr="00447EA2">
        <w:rPr>
          <w:rFonts w:cs="Times New Roman"/>
          <w:szCs w:val="24"/>
          <w:vertAlign w:val="superscript"/>
        </w:rPr>
        <w:t>13</w:t>
      </w:r>
      <w:r>
        <w:rPr>
          <w:rFonts w:cs="Times New Roman"/>
          <w:szCs w:val="24"/>
        </w:rPr>
        <w:t>CDC South Caucasus Office, Tbilisi, Georgia</w:t>
      </w:r>
    </w:p>
    <w:p w14:paraId="6C0603BC" w14:textId="77777777" w:rsidR="00003469" w:rsidRPr="00402422" w:rsidRDefault="00003469" w:rsidP="00887955"/>
    <w:p w14:paraId="6B4D33A5" w14:textId="77777777" w:rsidR="00402422" w:rsidRDefault="00402422"/>
    <w:p w14:paraId="0BC3280C" w14:textId="77777777" w:rsidR="00CE2CFB" w:rsidRDefault="00CE2CFB">
      <w:r w:rsidRPr="00CE2CFB">
        <w:rPr>
          <w:b/>
        </w:rPr>
        <w:t>Keywords:</w:t>
      </w:r>
      <w:r>
        <w:t xml:space="preserve"> HCV, Elimination, </w:t>
      </w:r>
      <w:r w:rsidR="003014E7">
        <w:t>cascade, Georgia</w:t>
      </w:r>
    </w:p>
    <w:p w14:paraId="58E40570" w14:textId="77777777" w:rsidR="00CE2CFB" w:rsidRDefault="00CE2CFB"/>
    <w:p w14:paraId="3EB1728E" w14:textId="77777777" w:rsidR="005E156A" w:rsidRPr="005E156A" w:rsidRDefault="005E156A">
      <w:r>
        <w:rPr>
          <w:b/>
        </w:rPr>
        <w:t>Running title:</w:t>
      </w:r>
      <w:r>
        <w:rPr>
          <w:b/>
        </w:rPr>
        <w:tab/>
      </w:r>
      <w:r>
        <w:t xml:space="preserve"> HCV</w:t>
      </w:r>
      <w:r w:rsidRPr="005E156A">
        <w:t xml:space="preserve"> cascade in the country of Georgia</w:t>
      </w:r>
    </w:p>
    <w:p w14:paraId="38847566" w14:textId="77777777" w:rsidR="005E156A" w:rsidRDefault="005E156A">
      <w:pPr>
        <w:rPr>
          <w:b/>
        </w:rPr>
      </w:pPr>
    </w:p>
    <w:p w14:paraId="4C988C4A" w14:textId="77777777" w:rsidR="00CE2CFB" w:rsidRDefault="003014E7">
      <w:r w:rsidRPr="005E156A">
        <w:rPr>
          <w:b/>
        </w:rPr>
        <w:t>Corresponding author:</w:t>
      </w:r>
      <w:r>
        <w:tab/>
      </w:r>
      <w:proofErr w:type="spellStart"/>
      <w:r>
        <w:t>Tengiz</w:t>
      </w:r>
      <w:proofErr w:type="spellEnd"/>
      <w:r>
        <w:t xml:space="preserve"> </w:t>
      </w:r>
      <w:proofErr w:type="spellStart"/>
      <w:r>
        <w:t>Tsertsvadze</w:t>
      </w:r>
      <w:proofErr w:type="spellEnd"/>
      <w:r>
        <w:t>, MD, PhD</w:t>
      </w:r>
    </w:p>
    <w:p w14:paraId="134AE29B" w14:textId="77777777" w:rsidR="005E156A" w:rsidRDefault="005E156A">
      <w:r>
        <w:tab/>
      </w:r>
      <w:r>
        <w:tab/>
      </w:r>
      <w:r>
        <w:tab/>
      </w:r>
      <w:r>
        <w:tab/>
        <w:t xml:space="preserve">16 Al. </w:t>
      </w:r>
      <w:proofErr w:type="spellStart"/>
      <w:r>
        <w:t>Kazbegi</w:t>
      </w:r>
      <w:proofErr w:type="spellEnd"/>
      <w:r>
        <w:t xml:space="preserve"> Avenue, Tbilisi 0160, Georgia</w:t>
      </w:r>
    </w:p>
    <w:p w14:paraId="3AE4011E" w14:textId="77777777" w:rsidR="005E156A" w:rsidRDefault="005E156A">
      <w:r>
        <w:tab/>
      </w:r>
      <w:r>
        <w:tab/>
      </w:r>
      <w:r>
        <w:tab/>
      </w:r>
      <w:r>
        <w:tab/>
        <w:t>(+995 32) 2399922</w:t>
      </w:r>
      <w:r>
        <w:tab/>
      </w:r>
      <w:hyperlink r:id="rId6" w:history="1">
        <w:r w:rsidRPr="00525614">
          <w:rPr>
            <w:rStyle w:val="Hyperlink"/>
          </w:rPr>
          <w:t>tengizt@gol.ge</w:t>
        </w:r>
      </w:hyperlink>
      <w:r>
        <w:t xml:space="preserve"> </w:t>
      </w:r>
    </w:p>
    <w:p w14:paraId="580BA733" w14:textId="77777777" w:rsidR="005E156A" w:rsidRDefault="005E156A"/>
    <w:p w14:paraId="521A3E6C" w14:textId="77777777" w:rsidR="005E156A" w:rsidRDefault="005E156A"/>
    <w:p w14:paraId="53D9887B" w14:textId="77777777" w:rsidR="00E81CB6" w:rsidRDefault="00E81CB6"/>
    <w:p w14:paraId="5B55A8F4" w14:textId="77777777" w:rsidR="00E81CB6" w:rsidRDefault="00E81CB6"/>
    <w:p w14:paraId="003F836B" w14:textId="77777777" w:rsidR="003014E7" w:rsidRDefault="003014E7">
      <w:r>
        <w:tab/>
      </w:r>
      <w:r>
        <w:tab/>
      </w:r>
      <w:r>
        <w:tab/>
      </w:r>
      <w:r>
        <w:tab/>
      </w:r>
    </w:p>
    <w:p w14:paraId="1FA14D21" w14:textId="77777777" w:rsidR="00CE2CFB" w:rsidRDefault="00CE2CFB"/>
    <w:p w14:paraId="0A18B9BE" w14:textId="77777777" w:rsidR="00CE2CFB" w:rsidRDefault="00CE2CFB"/>
    <w:p w14:paraId="719A6C36" w14:textId="77777777" w:rsidR="00CE2CFB" w:rsidRDefault="00CE2CFB"/>
    <w:p w14:paraId="4C364AAE" w14:textId="77777777" w:rsidR="00CE2CFB" w:rsidRDefault="00CE2CFB"/>
    <w:p w14:paraId="59DBC0D0" w14:textId="77777777" w:rsidR="00CE2CFB" w:rsidRDefault="00CE2CFB"/>
    <w:p w14:paraId="5E80CFF7" w14:textId="77777777" w:rsidR="00CE2CFB" w:rsidRDefault="00CE2CFB"/>
    <w:p w14:paraId="0EB71FDC" w14:textId="77777777" w:rsidR="00CE2CFB" w:rsidRDefault="00CE2CFB"/>
    <w:p w14:paraId="224DE855" w14:textId="77777777" w:rsidR="005E156A" w:rsidRDefault="005E156A"/>
    <w:p w14:paraId="21D6BB34" w14:textId="77777777" w:rsidR="00CE2CFB" w:rsidRDefault="00CE2CFB"/>
    <w:p w14:paraId="45D887D1" w14:textId="77777777" w:rsidR="00CE2CFB" w:rsidRDefault="00CE2CFB"/>
    <w:p w14:paraId="1EDF332C" w14:textId="77777777" w:rsidR="00FA34E5" w:rsidRDefault="00FA34E5"/>
    <w:p w14:paraId="73BAD514" w14:textId="77777777" w:rsidR="00FA34E5" w:rsidRDefault="00FA34E5"/>
    <w:p w14:paraId="618D6603" w14:textId="77777777" w:rsidR="00FA34E5" w:rsidRPr="000D4C30" w:rsidRDefault="00C00CB2">
      <w:pPr>
        <w:rPr>
          <w:b/>
          <w:sz w:val="28"/>
          <w:szCs w:val="28"/>
        </w:rPr>
      </w:pPr>
      <w:r w:rsidRPr="000D4C30">
        <w:rPr>
          <w:b/>
          <w:sz w:val="28"/>
          <w:szCs w:val="28"/>
        </w:rPr>
        <w:t>Introduction</w:t>
      </w:r>
    </w:p>
    <w:p w14:paraId="088F63C6" w14:textId="77777777" w:rsidR="00FA34E5" w:rsidRDefault="00FA34E5"/>
    <w:p w14:paraId="7FF35EDE" w14:textId="2414F317" w:rsidR="007329B2" w:rsidRDefault="007329B2" w:rsidP="00AB7E2A">
      <w:pPr>
        <w:pStyle w:val="Default"/>
      </w:pPr>
      <w:r>
        <w:t>Introduction of highly effective direct acting antivirals (DAAs)</w:t>
      </w:r>
      <w:r w:rsidR="005575AE">
        <w:t xml:space="preserve"> for hepatitis C (HCV) with cure rates exceeding </w:t>
      </w:r>
      <w:r>
        <w:t xml:space="preserve"> 90% </w:t>
      </w:r>
      <w:r w:rsidR="005575AE">
        <w:t>have</w:t>
      </w:r>
      <w:r w:rsidR="00AB7E2A">
        <w:fldChar w:fldCharType="begin"/>
      </w:r>
      <w:r w:rsidR="00AB7E2A">
        <w:instrText xml:space="preserve"> ADDIN EN.CITE &lt;EndNote&gt;&lt;Cite&gt;&lt;Author&gt;Pawlotsky&lt;/Author&gt;&lt;Year&gt;2015&lt;/Year&gt;&lt;RecNum&gt;12&lt;/RecNum&gt;&lt;DisplayText&gt;[1]&lt;/DisplayText&gt;&lt;record&gt;&lt;rec-number&gt;12&lt;/rec-number&gt;&lt;foreign-keys&gt;&lt;key app="EN" db-id="29f59xwdpftfwkessv7x5fpcpta0a9rw05tx"&gt;12&lt;/key&gt;&lt;/foreign-keys&gt;&lt;ref-type name="Journal Article"&gt;17&lt;/ref-type&gt;&lt;contributors&gt;&lt;authors&gt;&lt;author&gt;Pawlotsky, Jean-Michel&lt;/author&gt;&lt;author&gt;Feld, Jordan J.&lt;/author&gt;&lt;author&gt;Zeuzem, Stefan&lt;/author&gt;&lt;author&gt;Hoofnagle, Jay H.&lt;/author&gt;&lt;/authors&gt;&lt;/contributors&gt;&lt;titles&gt;&lt;title&gt;From non-A, non-B hepatitis to hepatitis C virus cure&lt;/title&gt;&lt;secondary-title&gt;Journal of Hepatology&lt;/secondary-title&gt;&lt;/titles&gt;&lt;periodical&gt;&lt;full-title&gt;Journal of Hepatology&lt;/full-title&gt;&lt;/periodical&gt;&lt;pages&gt;S87-S99&lt;/pages&gt;&lt;volume&gt;62&lt;/volume&gt;&lt;number&gt;1&lt;/number&gt;&lt;dates&gt;&lt;year&gt;2015&lt;/year&gt;&lt;/dates&gt;&lt;isbn&gt;01688278&lt;/isbn&gt;&lt;urls&gt;&lt;/urls&gt;&lt;electronic-resource-num&gt;10.1016/j.jhep.2015.02.006&lt;/electronic-resource-num&gt;&lt;/record&gt;&lt;/Cite&gt;&lt;/EndNote&gt;</w:instrText>
      </w:r>
      <w:r w:rsidR="00AB7E2A">
        <w:fldChar w:fldCharType="separate"/>
      </w:r>
      <w:r w:rsidR="00AB7E2A">
        <w:rPr>
          <w:noProof/>
        </w:rPr>
        <w:t>[</w:t>
      </w:r>
      <w:hyperlink w:anchor="_ENREF_1" w:tooltip="Pawlotsky, 2015 #12" w:history="1">
        <w:r w:rsidR="00003469">
          <w:rPr>
            <w:noProof/>
          </w:rPr>
          <w:t>1</w:t>
        </w:r>
      </w:hyperlink>
      <w:r w:rsidR="00AB7E2A">
        <w:rPr>
          <w:noProof/>
        </w:rPr>
        <w:t>]</w:t>
      </w:r>
      <w:r w:rsidR="00AB7E2A">
        <w:fldChar w:fldCharType="end"/>
      </w:r>
      <w:r>
        <w:t xml:space="preserve">, resulted in </w:t>
      </w:r>
      <w:r w:rsidR="00062C73">
        <w:t xml:space="preserve">a </w:t>
      </w:r>
      <w:r>
        <w:t>paradigm s</w:t>
      </w:r>
      <w:r w:rsidRPr="00AB7E2A">
        <w:rPr>
          <w:rFonts w:ascii="Times New Roman" w:hAnsi="Times New Roman" w:cs="Times New Roman"/>
        </w:rPr>
        <w:t xml:space="preserve">hift </w:t>
      </w:r>
      <w:r w:rsidR="00AB7E2A" w:rsidRPr="00AB7E2A">
        <w:rPr>
          <w:rFonts w:ascii="Times New Roman" w:hAnsi="Times New Roman" w:cs="Times New Roman"/>
        </w:rPr>
        <w:t xml:space="preserve">in the </w:t>
      </w:r>
      <w:r w:rsidR="005575AE">
        <w:rPr>
          <w:rFonts w:ascii="Times New Roman" w:hAnsi="Times New Roman" w:cs="Times New Roman"/>
        </w:rPr>
        <w:t xml:space="preserve">response to the </w:t>
      </w:r>
      <w:r w:rsidR="00AB7E2A" w:rsidRPr="00AB7E2A">
        <w:rPr>
          <w:rFonts w:ascii="Times New Roman" w:hAnsi="Times New Roman" w:cs="Times New Roman"/>
        </w:rPr>
        <w:t>HCV epidemic. In 2016</w:t>
      </w:r>
      <w:r w:rsidR="00062C73">
        <w:rPr>
          <w:rFonts w:ascii="Times New Roman" w:hAnsi="Times New Roman" w:cs="Times New Roman"/>
        </w:rPr>
        <w:t xml:space="preserve"> the </w:t>
      </w:r>
      <w:r w:rsidR="00AB7E2A" w:rsidRPr="00AB7E2A">
        <w:rPr>
          <w:rFonts w:ascii="Times New Roman" w:hAnsi="Times New Roman" w:cs="Times New Roman"/>
        </w:rPr>
        <w:t xml:space="preserve"> World Health Assembly endorsed the Global Health Sector Strategy on Viral Hepatitis 2016– 2021, which calls for the elimination of viral hepatitis as a public health threat by 2030</w:t>
      </w:r>
      <w:r w:rsidR="00AB7E2A">
        <w:rPr>
          <w:rFonts w:ascii="Times New Roman" w:hAnsi="Times New Roman" w:cs="Times New Roman"/>
        </w:rPr>
        <w:t xml:space="preserve"> </w:t>
      </w:r>
      <w:r w:rsidR="00492FDA">
        <w:rPr>
          <w:rFonts w:ascii="Times New Roman" w:hAnsi="Times New Roman" w:cs="Times New Roman"/>
        </w:rPr>
        <w:fldChar w:fldCharType="begin"/>
      </w:r>
      <w:r w:rsidR="00003469">
        <w:rPr>
          <w:rFonts w:ascii="Times New Roman" w:hAnsi="Times New Roman" w:cs="Times New Roman"/>
        </w:rPr>
        <w:instrText xml:space="preserve"> ADDIN EN.CITE &lt;EndNote&gt;&lt;Cite&gt;&lt;Author&gt;World Health Organization&lt;/Author&gt;&lt;Year&gt;2016&lt;/Year&gt;&lt;RecNum&gt;13&lt;/RecNum&gt;&lt;DisplayText&gt;[2]&lt;/DisplayText&gt;&lt;record&gt;&lt;rec-number&gt;13&lt;/rec-number&gt;&lt;foreign-keys&gt;&lt;key app="EN" db-id="29f59xwdpftfwkessv7x5fpcpta0a9rw05tx"&gt;13&lt;/key&gt;&lt;/foreign-keys&gt;&lt;ref-type name="Report"&gt;27&lt;/ref-type&gt;&lt;contributors&gt;&lt;authors&gt;&lt;author&gt;World Health Organization,&lt;/author&gt;&lt;/authors&gt;&lt;/contributors&gt;&lt;titles&gt;&lt;title&gt;Global health sector strategy on viral hepatitis 2016-2021&lt;/title&gt;&lt;/titles&gt;&lt;dates&gt;&lt;year&gt;2016&lt;/year&gt;&lt;/dates&gt;&lt;pub-location&gt;Geneva&lt;/pub-location&gt;&lt;publisher&gt;WHO&lt;/publisher&gt;&lt;urls&gt;&lt;/urls&gt;&lt;/record&gt;&lt;/Cite&gt;&lt;/EndNote&gt;</w:instrText>
      </w:r>
      <w:r w:rsidR="00492FDA">
        <w:rPr>
          <w:rFonts w:ascii="Times New Roman" w:hAnsi="Times New Roman" w:cs="Times New Roman"/>
        </w:rPr>
        <w:fldChar w:fldCharType="separate"/>
      </w:r>
      <w:r w:rsidR="00492FDA">
        <w:rPr>
          <w:rFonts w:ascii="Times New Roman" w:hAnsi="Times New Roman" w:cs="Times New Roman"/>
          <w:noProof/>
        </w:rPr>
        <w:t>[</w:t>
      </w:r>
      <w:hyperlink w:anchor="_ENREF_2" w:tooltip="World Health Organization, 2016 #13" w:history="1">
        <w:r w:rsidR="00003469">
          <w:rPr>
            <w:rFonts w:ascii="Times New Roman" w:hAnsi="Times New Roman" w:cs="Times New Roman"/>
            <w:noProof/>
          </w:rPr>
          <w:t>2</w:t>
        </w:r>
      </w:hyperlink>
      <w:r w:rsidR="00492FDA">
        <w:rPr>
          <w:rFonts w:ascii="Times New Roman" w:hAnsi="Times New Roman" w:cs="Times New Roman"/>
          <w:noProof/>
        </w:rPr>
        <w:t>]</w:t>
      </w:r>
      <w:r w:rsidR="00492FDA">
        <w:rPr>
          <w:rFonts w:ascii="Times New Roman" w:hAnsi="Times New Roman" w:cs="Times New Roman"/>
        </w:rPr>
        <w:fldChar w:fldCharType="end"/>
      </w:r>
      <w:r w:rsidR="00AB7E2A" w:rsidRPr="00AB7E2A">
        <w:rPr>
          <w:rFonts w:ascii="Times New Roman" w:hAnsi="Times New Roman" w:cs="Times New Roman"/>
        </w:rPr>
        <w:t>.</w:t>
      </w:r>
    </w:p>
    <w:p w14:paraId="368B76D7" w14:textId="77777777" w:rsidR="007329B2" w:rsidRDefault="007329B2"/>
    <w:p w14:paraId="1F5AEA41" w14:textId="05D24205" w:rsidR="00FC03AA" w:rsidRDefault="00492FDA" w:rsidP="00FC03AA">
      <w:pPr>
        <w:rPr>
          <w:rFonts w:cs="Times New Roman"/>
          <w:szCs w:val="24"/>
        </w:rPr>
      </w:pPr>
      <w:r>
        <w:t xml:space="preserve">Georgia is a small Eastern European country (population 3.7 million) with </w:t>
      </w:r>
      <w:r w:rsidR="005376BA">
        <w:t xml:space="preserve">high HCV prevalence </w:t>
      </w:r>
      <w:r>
        <w:t xml:space="preserve">of </w:t>
      </w:r>
      <w:r w:rsidR="005376BA">
        <w:t xml:space="preserve">5.4% </w:t>
      </w:r>
      <w:r w:rsidR="005376BA">
        <w:fldChar w:fldCharType="begin"/>
      </w:r>
      <w:r w:rsidR="00003469">
        <w:instrText xml:space="preserve"> ADDIN EN.CITE &lt;EndNote&gt;&lt;Cite&gt;&lt;Author&gt;Baliashvili&lt;/Author&gt;&lt;Year&gt;2017&lt;/Year&gt;&lt;RecNum&gt;2&lt;/RecNum&gt;&lt;DisplayText&gt;[3]&lt;/DisplayText&gt;&lt;record&gt;&lt;rec-number&gt;2&lt;/rec-number&gt;&lt;foreign-keys&gt;&lt;key app="EN" db-id="29f59xwdpftfwkessv7x5fpcpta0a9rw05tx"&gt;2&lt;/key&gt;&lt;/foreign-keys&gt;&lt;ref-type name="Journal Article"&gt;17&lt;/ref-type&gt;&lt;contributors&gt;&lt;authors&gt;&lt;author&gt;Baliashvili, D.&lt;/author&gt;&lt;author&gt;Kasradze, A.&lt;/author&gt;&lt;author&gt;Kuchukhidze, G.&lt;/author&gt;&lt;author&gt;Salyer, S.&lt;/author&gt;&lt;author&gt;Gamkrelidze, A.&lt;/author&gt;&lt;author&gt;Zakhashvili, K.&lt;/author&gt;&lt;author&gt;Alkhazashvili, M.&lt;/author&gt;&lt;author&gt;Chanturia, G.&lt;/author&gt;&lt;author&gt;Chitadze, N.&lt;/author&gt;&lt;author&gt;Sukhiashvili, R.&lt;/author&gt;&lt;author&gt;Shakhnazarova, M.&lt;/author&gt;&lt;author&gt;Imnadze, P.&lt;/author&gt;&lt;author&gt;Drobeniuc, J.&lt;/author&gt;&lt;author&gt;Blanton, C.&lt;/author&gt;&lt;author&gt;Russell, S.&lt;/author&gt;&lt;author&gt;Morgan, J.&lt;/author&gt;&lt;author&gt;Averhoff, F.&lt;/author&gt;&lt;author&gt;Hagan, L.&lt;/author&gt;&lt;/authors&gt;&lt;/contributors&gt;&lt;titles&gt;&lt;title&gt;Prevalence and genotype distribution of hepatitis C virus in Georgia: A 2015 nationawide population-based survey.&lt;/title&gt;&lt;secondary-title&gt;J Hepatol&lt;/secondary-title&gt;&lt;/titles&gt;&lt;periodical&gt;&lt;full-title&gt;J Hepatol&lt;/full-title&gt;&lt;/periodical&gt;&lt;pages&gt;S277&lt;/pages&gt;&lt;volume&gt;66&lt;/volume&gt;&lt;dates&gt;&lt;year&gt;2017&lt;/year&gt;&lt;/dates&gt;&lt;urls&gt;&lt;/urls&gt;&lt;electronic-resource-num&gt;https://doi.org/10.1016/S0168-8278(17)30870-X&lt;/electronic-resource-num&gt;&lt;/record&gt;&lt;/Cite&gt;&lt;/EndNote&gt;</w:instrText>
      </w:r>
      <w:r w:rsidR="005376BA">
        <w:fldChar w:fldCharType="separate"/>
      </w:r>
      <w:r>
        <w:rPr>
          <w:noProof/>
        </w:rPr>
        <w:t>[</w:t>
      </w:r>
      <w:hyperlink w:anchor="_ENREF_3" w:tooltip="Baliashvili, 2017 #2" w:history="1">
        <w:r w:rsidR="00003469">
          <w:rPr>
            <w:noProof/>
          </w:rPr>
          <w:t>3</w:t>
        </w:r>
      </w:hyperlink>
      <w:r>
        <w:rPr>
          <w:noProof/>
        </w:rPr>
        <w:t>]</w:t>
      </w:r>
      <w:r w:rsidR="005376BA">
        <w:fldChar w:fldCharType="end"/>
      </w:r>
      <w:r w:rsidR="005376BA">
        <w:t xml:space="preserve">. </w:t>
      </w:r>
      <w:r w:rsidR="00FC03AA" w:rsidRPr="001944BB">
        <w:rPr>
          <w:bCs/>
          <w:sz w:val="26"/>
          <w:szCs w:val="26"/>
        </w:rPr>
        <w:t xml:space="preserve">For many years </w:t>
      </w:r>
      <w:r w:rsidR="000E7B45">
        <w:rPr>
          <w:bCs/>
          <w:sz w:val="26"/>
          <w:szCs w:val="26"/>
        </w:rPr>
        <w:t xml:space="preserve">economic reasons limited </w:t>
      </w:r>
      <w:r w:rsidR="00FC03AA" w:rsidRPr="001944BB">
        <w:rPr>
          <w:bCs/>
          <w:sz w:val="26"/>
          <w:szCs w:val="26"/>
        </w:rPr>
        <w:t>access to hepatitis C treatment</w:t>
      </w:r>
      <w:r w:rsidR="00FC03AA">
        <w:rPr>
          <w:bCs/>
          <w:sz w:val="26"/>
          <w:szCs w:val="26"/>
        </w:rPr>
        <w:t xml:space="preserve"> in Georgia</w:t>
      </w:r>
      <w:r w:rsidR="000E7B45">
        <w:rPr>
          <w:bCs/>
          <w:sz w:val="26"/>
          <w:szCs w:val="26"/>
        </w:rPr>
        <w:t>.</w:t>
      </w:r>
      <w:r w:rsidR="00FC03AA" w:rsidRPr="001944BB">
        <w:rPr>
          <w:bCs/>
          <w:sz w:val="26"/>
          <w:szCs w:val="26"/>
        </w:rPr>
        <w:t xml:space="preserve"> </w:t>
      </w:r>
      <w:r w:rsidR="000E7B45">
        <w:rPr>
          <w:bCs/>
          <w:sz w:val="26"/>
          <w:szCs w:val="26"/>
        </w:rPr>
        <w:t>In response to a societal demand in</w:t>
      </w:r>
      <w:r w:rsidR="00FC03AA" w:rsidRPr="001944BB">
        <w:rPr>
          <w:sz w:val="26"/>
          <w:szCs w:val="26"/>
        </w:rPr>
        <w:t xml:space="preserve">  2011 </w:t>
      </w:r>
      <w:r w:rsidR="000E7B45">
        <w:rPr>
          <w:sz w:val="26"/>
          <w:szCs w:val="26"/>
        </w:rPr>
        <w:t xml:space="preserve">the </w:t>
      </w:r>
      <w:r w:rsidR="00FC03AA">
        <w:rPr>
          <w:rFonts w:cs="Times New Roman"/>
          <w:szCs w:val="24"/>
        </w:rPr>
        <w:t xml:space="preserve">Government of Georgia substantially stepped up its efforts by </w:t>
      </w:r>
      <w:r w:rsidR="00B83660">
        <w:rPr>
          <w:rFonts w:cs="Times New Roman"/>
          <w:szCs w:val="24"/>
        </w:rPr>
        <w:t xml:space="preserve">first </w:t>
      </w:r>
      <w:r w:rsidR="00FC03AA">
        <w:rPr>
          <w:rFonts w:cs="Times New Roman"/>
          <w:szCs w:val="24"/>
        </w:rPr>
        <w:t xml:space="preserve">implementing </w:t>
      </w:r>
      <w:r w:rsidR="00B83660">
        <w:rPr>
          <w:rFonts w:cs="Times New Roman"/>
          <w:szCs w:val="24"/>
        </w:rPr>
        <w:t xml:space="preserve">a </w:t>
      </w:r>
      <w:r w:rsidR="00FC03AA">
        <w:rPr>
          <w:rFonts w:cs="Times New Roman"/>
          <w:szCs w:val="24"/>
        </w:rPr>
        <w:t xml:space="preserve">national program </w:t>
      </w:r>
      <w:r w:rsidR="00B83660">
        <w:rPr>
          <w:rFonts w:cs="Times New Roman"/>
          <w:szCs w:val="24"/>
        </w:rPr>
        <w:t xml:space="preserve">to provide free access to HCV treatment for patients with </w:t>
      </w:r>
      <w:r w:rsidR="00FC03AA" w:rsidRPr="00476563">
        <w:rPr>
          <w:rFonts w:cs="Times New Roman"/>
          <w:szCs w:val="24"/>
        </w:rPr>
        <w:t xml:space="preserve"> HIV/HCV co-infection </w:t>
      </w:r>
      <w:r w:rsidR="00FC03AA">
        <w:rPr>
          <w:rFonts w:cs="Times New Roman"/>
          <w:szCs w:val="24"/>
        </w:rPr>
        <w:t xml:space="preserve">(implemented in collaboration with the Global Fund to Fight AIDS, TB and Malaria since 2011); </w:t>
      </w:r>
      <w:r w:rsidR="00B83660">
        <w:rPr>
          <w:rFonts w:cs="Times New Roman"/>
          <w:szCs w:val="24"/>
        </w:rPr>
        <w:t xml:space="preserve">In 2103 the government provided </w:t>
      </w:r>
      <w:r w:rsidR="00FC03AA">
        <w:rPr>
          <w:rFonts w:cs="Times New Roman"/>
          <w:szCs w:val="24"/>
        </w:rPr>
        <w:t>f</w:t>
      </w:r>
      <w:r w:rsidR="00FC03AA" w:rsidRPr="00476563">
        <w:rPr>
          <w:rFonts w:cs="Times New Roman"/>
          <w:szCs w:val="24"/>
        </w:rPr>
        <w:t xml:space="preserve">ree of charge </w:t>
      </w:r>
      <w:r w:rsidR="00FC03AA">
        <w:rPr>
          <w:rFonts w:cs="Times New Roman"/>
          <w:szCs w:val="24"/>
        </w:rPr>
        <w:t>h</w:t>
      </w:r>
      <w:r w:rsidR="00FC03AA" w:rsidRPr="00476563">
        <w:rPr>
          <w:rFonts w:cs="Times New Roman"/>
          <w:szCs w:val="24"/>
        </w:rPr>
        <w:t xml:space="preserve">epatitis C treatment </w:t>
      </w:r>
      <w:r w:rsidR="00FC03AA">
        <w:rPr>
          <w:rFonts w:cs="Times New Roman"/>
          <w:szCs w:val="24"/>
        </w:rPr>
        <w:t>in</w:t>
      </w:r>
      <w:r w:rsidR="00FC03AA" w:rsidRPr="00476563">
        <w:rPr>
          <w:rFonts w:cs="Times New Roman"/>
          <w:szCs w:val="24"/>
        </w:rPr>
        <w:t xml:space="preserve"> the </w:t>
      </w:r>
      <w:r w:rsidR="00FC03AA">
        <w:rPr>
          <w:rFonts w:cs="Times New Roman"/>
          <w:szCs w:val="24"/>
        </w:rPr>
        <w:t>penitentiary system and negotiat</w:t>
      </w:r>
      <w:r w:rsidR="00B83660">
        <w:rPr>
          <w:rFonts w:cs="Times New Roman"/>
          <w:szCs w:val="24"/>
        </w:rPr>
        <w:t>ed a</w:t>
      </w:r>
      <w:r w:rsidR="00FC03AA">
        <w:rPr>
          <w:rFonts w:cs="Times New Roman"/>
          <w:szCs w:val="24"/>
        </w:rPr>
        <w:t xml:space="preserve"> </w:t>
      </w:r>
      <w:r w:rsidR="00FC03AA" w:rsidRPr="00476563">
        <w:rPr>
          <w:rFonts w:cs="Times New Roman"/>
          <w:szCs w:val="24"/>
        </w:rPr>
        <w:t xml:space="preserve">60% price reduction </w:t>
      </w:r>
      <w:r w:rsidR="00B83660">
        <w:rPr>
          <w:rFonts w:cs="Times New Roman"/>
          <w:szCs w:val="24"/>
        </w:rPr>
        <w:t xml:space="preserve">for the </w:t>
      </w:r>
      <w:r w:rsidR="00FC03AA" w:rsidRPr="00476563">
        <w:rPr>
          <w:rFonts w:cs="Times New Roman"/>
          <w:szCs w:val="24"/>
        </w:rPr>
        <w:t xml:space="preserve">combination of </w:t>
      </w:r>
      <w:proofErr w:type="spellStart"/>
      <w:r w:rsidR="00FC03AA" w:rsidRPr="00476563">
        <w:rPr>
          <w:rFonts w:cs="Times New Roman"/>
          <w:szCs w:val="24"/>
        </w:rPr>
        <w:t>peg</w:t>
      </w:r>
      <w:r w:rsidR="00FC03AA">
        <w:rPr>
          <w:rFonts w:cs="Times New Roman"/>
          <w:szCs w:val="24"/>
        </w:rPr>
        <w:t>y</w:t>
      </w:r>
      <w:r w:rsidR="00FC03AA" w:rsidRPr="00476563">
        <w:rPr>
          <w:rFonts w:cs="Times New Roman"/>
          <w:szCs w:val="24"/>
        </w:rPr>
        <w:t>lated</w:t>
      </w:r>
      <w:proofErr w:type="spellEnd"/>
      <w:r w:rsidR="00FC03AA" w:rsidRPr="00476563">
        <w:rPr>
          <w:rFonts w:cs="Times New Roman"/>
          <w:szCs w:val="24"/>
        </w:rPr>
        <w:t xml:space="preserve"> interferon and ribavirin for </w:t>
      </w:r>
      <w:r w:rsidR="00062C73">
        <w:rPr>
          <w:rFonts w:cs="Times New Roman"/>
          <w:szCs w:val="24"/>
        </w:rPr>
        <w:t xml:space="preserve">the </w:t>
      </w:r>
      <w:r w:rsidR="00FC03AA" w:rsidRPr="00476563">
        <w:rPr>
          <w:rFonts w:cs="Times New Roman"/>
          <w:szCs w:val="24"/>
        </w:rPr>
        <w:t>general population</w:t>
      </w:r>
      <w:r w:rsidR="00FC03AA">
        <w:rPr>
          <w:rFonts w:cs="Times New Roman"/>
          <w:szCs w:val="24"/>
        </w:rPr>
        <w:t xml:space="preserve"> (2013). </w:t>
      </w:r>
    </w:p>
    <w:p w14:paraId="7DD97269" w14:textId="77777777" w:rsidR="00FC03AA" w:rsidRPr="00722158" w:rsidRDefault="00FC03AA" w:rsidP="00FC03AA">
      <w:pPr>
        <w:rPr>
          <w:rFonts w:cs="Times New Roman"/>
          <w:szCs w:val="24"/>
        </w:rPr>
      </w:pPr>
    </w:p>
    <w:p w14:paraId="1A072C32" w14:textId="74F8E790" w:rsidR="00492FDA" w:rsidRDefault="00FC03AA" w:rsidP="00FC03AA">
      <w:r>
        <w:rPr>
          <w:rFonts w:cs="Times New Roman"/>
          <w:szCs w:val="24"/>
        </w:rPr>
        <w:t xml:space="preserve">These efforts culminated </w:t>
      </w:r>
      <w:proofErr w:type="gramStart"/>
      <w:r w:rsidR="00062C73">
        <w:rPr>
          <w:rFonts w:cs="Times New Roman"/>
          <w:szCs w:val="24"/>
        </w:rPr>
        <w:t xml:space="preserve">in  </w:t>
      </w:r>
      <w:r>
        <w:rPr>
          <w:rFonts w:cs="Times New Roman"/>
          <w:szCs w:val="24"/>
        </w:rPr>
        <w:t>the</w:t>
      </w:r>
      <w:proofErr w:type="gramEnd"/>
      <w:r>
        <w:rPr>
          <w:rFonts w:cs="Times New Roman"/>
          <w:szCs w:val="24"/>
        </w:rPr>
        <w:t xml:space="preserve"> launch of </w:t>
      </w:r>
      <w:r w:rsidR="00062C73">
        <w:rPr>
          <w:rFonts w:cs="Times New Roman"/>
          <w:szCs w:val="24"/>
        </w:rPr>
        <w:t xml:space="preserve">the </w:t>
      </w:r>
      <w:r>
        <w:rPr>
          <w:rFonts w:cs="Times New Roman"/>
          <w:szCs w:val="24"/>
        </w:rPr>
        <w:t>world’s first hepatitis C elimination program in April 2015</w:t>
      </w:r>
      <w:r w:rsidR="00062C73">
        <w:rPr>
          <w:rFonts w:cs="Times New Roman"/>
          <w:szCs w:val="24"/>
        </w:rPr>
        <w:t>.  This program involved a</w:t>
      </w:r>
      <w:r>
        <w:rPr>
          <w:rFonts w:cs="Times New Roman"/>
          <w:szCs w:val="24"/>
        </w:rPr>
        <w:t xml:space="preserve"> </w:t>
      </w:r>
      <w:r>
        <w:t xml:space="preserve">partnership with U.S. Centers for Disease Control and Prevention (CDC) and </w:t>
      </w:r>
      <w:r w:rsidR="00062C73">
        <w:t xml:space="preserve">a </w:t>
      </w:r>
      <w:r>
        <w:t>commitment from Gilead Sciences to donate its direct acting antivirals (DAAs) to treat all Georgian</w:t>
      </w:r>
      <w:r w:rsidR="00CA1EDF">
        <w:t>s</w:t>
      </w:r>
      <w:r>
        <w:t xml:space="preserve"> living with HCV infection free of charge</w:t>
      </w:r>
      <w:r w:rsidR="008A613F">
        <w:t xml:space="preserve"> </w:t>
      </w:r>
      <w:r w:rsidR="008A613F">
        <w:fldChar w:fldCharType="begin"/>
      </w:r>
      <w:r w:rsidR="00003469">
        <w:instrText xml:space="preserve"> ADDIN EN.CITE &lt;EndNote&gt;&lt;Cite&gt;&lt;Author&gt;Mitruka&lt;/Author&gt;&lt;Year&gt;2015&lt;/Year&gt;&lt;RecNum&gt;1&lt;/RecNum&gt;&lt;DisplayText&gt;[4]&lt;/DisplayText&gt;&lt;record&gt;&lt;rec-number&gt;1&lt;/rec-number&gt;&lt;foreign-keys&gt;&lt;key app="EN" db-id="29f59xwdpftfwkessv7x5fpcpta0a9rw05tx"&gt;1&lt;/key&gt;&lt;/foreign-keys&gt;&lt;ref-type name="Journal Article"&gt;17&lt;/ref-type&gt;&lt;contributors&gt;&lt;authors&gt;&lt;author&gt;Mitruka, K.&lt;/author&gt;&lt;author&gt;Tsertsvadze, T.&lt;/author&gt;&lt;author&gt;Butsashvili, M.&lt;/author&gt;&lt;author&gt;Gamkrelidze, A.&lt;/author&gt;&lt;author&gt;Sabelashvili, P.&lt;/author&gt;&lt;author&gt;Adamia, E.&lt;/author&gt;&lt;author&gt;Chokheli, M.&lt;/author&gt;&lt;author&gt;Drobeniuc, J.&lt;/author&gt;&lt;author&gt;Hagan, L.&lt;/author&gt;&lt;author&gt;Harris, A. M.&lt;/author&gt;&lt;author&gt;Jiqia, T.&lt;/author&gt;&lt;author&gt;Kasradze, A.&lt;/author&gt;&lt;author&gt;Ko, S.&lt;/author&gt;&lt;author&gt;Qerashvili, V.&lt;/author&gt;&lt;author&gt;Sharvadze, L.&lt;/author&gt;&lt;author&gt;Tskhomelidze, I.&lt;/author&gt;&lt;author&gt;Kvaratskhelia, V.&lt;/author&gt;&lt;author&gt;Morgan, J.&lt;/author&gt;&lt;author&gt;Ward, J. W.&lt;/author&gt;&lt;author&gt;Averhoff, F.&lt;/author&gt;&lt;/authors&gt;&lt;/contributors&gt;&lt;titles&gt;&lt;title&gt;Launch of a Nationwide Hepatitis C Elimination Program--Georgia, April 2015&lt;/title&gt;&lt;secondary-title&gt;MMWR Morb Mortal Wkly Rep&lt;/secondary-title&gt;&lt;/titles&gt;&lt;periodical&gt;&lt;full-title&gt;MMWR Morb Mortal Wkly Rep&lt;/full-title&gt;&lt;/periodical&gt;&lt;pages&gt;753-7&lt;/pages&gt;&lt;volume&gt;64&lt;/volume&gt;&lt;number&gt;28&lt;/number&gt;&lt;edition&gt;2015/07/24&lt;/edition&gt;&lt;keywords&gt;&lt;keyword&gt;Disease Eradication/*organization &amp;amp; administration&lt;/keyword&gt;&lt;keyword&gt;Georgia/epidemiology&lt;/keyword&gt;&lt;keyword&gt;Hepatitis C/epidemiology/*prevention &amp;amp; control&lt;/keyword&gt;&lt;keyword&gt;Humans&lt;/keyword&gt;&lt;keyword&gt;Program Development&lt;/keyword&gt;&lt;keyword&gt;Program Evaluation&lt;/keyword&gt;&lt;keyword&gt;United States/epidemiology&lt;/keyword&gt;&lt;/keywords&gt;&lt;dates&gt;&lt;year&gt;2015&lt;/year&gt;&lt;pub-dates&gt;&lt;date&gt;Jul 24&lt;/date&gt;&lt;/pub-dates&gt;&lt;/dates&gt;&lt;isbn&gt;1545-861X (Electronic)&amp;#xD;0149-2195 (Linking)&lt;/isbn&gt;&lt;accession-num&gt;26203628&lt;/accession-num&gt;&lt;urls&gt;&lt;related-urls&gt;&lt;url&gt;http://www.ncbi.nlm.nih.gov/pubmed/26203628&lt;/url&gt;&lt;/related-urls&gt;&lt;/urls&gt;&lt;custom2&gt;4584859&lt;/custom2&gt;&lt;electronic-resource-num&gt;mm6428a2 [pii]&lt;/electronic-resource-num&gt;&lt;language&gt;eng&lt;/language&gt;&lt;/record&gt;&lt;/Cite&gt;&lt;/EndNote&gt;</w:instrText>
      </w:r>
      <w:r w:rsidR="008A613F">
        <w:fldChar w:fldCharType="separate"/>
      </w:r>
      <w:r w:rsidR="00492FDA">
        <w:rPr>
          <w:noProof/>
        </w:rPr>
        <w:t>[</w:t>
      </w:r>
      <w:hyperlink w:anchor="_ENREF_4" w:tooltip="Mitruka, 2015 #1" w:history="1">
        <w:r w:rsidR="00003469">
          <w:rPr>
            <w:noProof/>
          </w:rPr>
          <w:t>4</w:t>
        </w:r>
      </w:hyperlink>
      <w:r w:rsidR="00492FDA">
        <w:rPr>
          <w:noProof/>
        </w:rPr>
        <w:t>]</w:t>
      </w:r>
      <w:r w:rsidR="008A613F">
        <w:fldChar w:fldCharType="end"/>
      </w:r>
      <w:r w:rsidR="000F5E38">
        <w:t>.</w:t>
      </w:r>
      <w:r w:rsidR="004E64D5">
        <w:t xml:space="preserve"> The program aims to decrease HCV prevalence by 90% primarily through </w:t>
      </w:r>
      <w:r w:rsidR="00CA1EDF">
        <w:t xml:space="preserve">a </w:t>
      </w:r>
      <w:r w:rsidR="00315A86">
        <w:t xml:space="preserve">test and treat approach strengthened by effective prevention </w:t>
      </w:r>
      <w:r w:rsidR="00CA1EDF">
        <w:t>measures</w:t>
      </w:r>
      <w:r w:rsidR="00315A86">
        <w:t>.</w:t>
      </w:r>
      <w:r w:rsidR="00C00CB2">
        <w:t xml:space="preserve"> </w:t>
      </w:r>
      <w:r w:rsidR="00492FDA">
        <w:t>The national elimination strategy set ambitious targets to diagnose 90% of people with HCV, to treat 95% of those diagnosed and to cure 95% of those treated by 2020.</w:t>
      </w:r>
    </w:p>
    <w:p w14:paraId="20372BFE" w14:textId="77777777" w:rsidR="00492FDA" w:rsidRDefault="00492FDA"/>
    <w:p w14:paraId="7F9F8117" w14:textId="726EF378" w:rsidR="00492FDA" w:rsidRDefault="00492FDA">
      <w:r>
        <w:t>We assess</w:t>
      </w:r>
      <w:r w:rsidR="004B2C84">
        <w:t>ed</w:t>
      </w:r>
      <w:r>
        <w:t xml:space="preserve"> the </w:t>
      </w:r>
      <w:r w:rsidR="003800AD">
        <w:t xml:space="preserve">progress towards achieving national targets </w:t>
      </w:r>
      <w:r w:rsidR="004B2C84">
        <w:t xml:space="preserve">by </w:t>
      </w:r>
      <w:r w:rsidR="003800AD">
        <w:t xml:space="preserve">quantifying </w:t>
      </w:r>
      <w:r w:rsidR="004B2C84">
        <w:t xml:space="preserve">the </w:t>
      </w:r>
      <w:r w:rsidR="003800AD">
        <w:t>national-level HCV care cascade</w:t>
      </w:r>
      <w:r w:rsidR="005E7CFD">
        <w:t xml:space="preserve"> after three years of the elimination program</w:t>
      </w:r>
      <w:r w:rsidR="003800AD">
        <w:t xml:space="preserve">. The concept of “care cascade” initially emerged as a framework to monitor system wide performance along the continuum of care for people living with HIV and later was successfully applied to hepatitis  C  </w:t>
      </w:r>
      <w:r w:rsidR="003800AD">
        <w:fldChar w:fldCharType="begin">
          <w:fldData xml:space="preserve">PEVuZE5vdGU+PENpdGU+PEF1dGhvcj5HYXJkbmVyPC9BdXRob3I+PFllYXI+MjAxMTwvWWVhcj48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=
</w:fldData>
        </w:fldChar>
      </w:r>
      <w:r w:rsidR="003800AD">
        <w:instrText xml:space="preserve"> ADDIN EN.CITE </w:instrText>
      </w:r>
      <w:r w:rsidR="003800AD">
        <w:fldChar w:fldCharType="begin">
          <w:fldData xml:space="preserve">PEVuZE5vdGU+PENpdGU+PEF1dGhvcj5HYXJkbmVyPC9BdXRob3I+PFllYXI+MjAxMTwvWWVhcj48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=
</w:fldData>
        </w:fldChar>
      </w:r>
      <w:r w:rsidR="003800AD">
        <w:instrText xml:space="preserve"> ADDIN EN.CITE.DATA </w:instrText>
      </w:r>
      <w:r w:rsidR="003800AD">
        <w:fldChar w:fldCharType="end"/>
      </w:r>
      <w:r w:rsidR="003800AD">
        <w:fldChar w:fldCharType="separate"/>
      </w:r>
      <w:r w:rsidR="003800AD">
        <w:rPr>
          <w:noProof/>
        </w:rPr>
        <w:t>[</w:t>
      </w:r>
      <w:hyperlink w:anchor="_ENREF_5" w:tooltip="Gardner, 2011 #4" w:history="1">
        <w:r w:rsidR="00003469">
          <w:rPr>
            <w:noProof/>
          </w:rPr>
          <w:t>5</w:t>
        </w:r>
      </w:hyperlink>
      <w:r w:rsidR="003800AD">
        <w:rPr>
          <w:noProof/>
        </w:rPr>
        <w:t xml:space="preserve">, </w:t>
      </w:r>
      <w:hyperlink w:anchor="_ENREF_6" w:tooltip="Yehia, 2014 #3" w:history="1">
        <w:r w:rsidR="00003469">
          <w:rPr>
            <w:noProof/>
          </w:rPr>
          <w:t>6</w:t>
        </w:r>
      </w:hyperlink>
      <w:r w:rsidR="003800AD">
        <w:rPr>
          <w:noProof/>
        </w:rPr>
        <w:t>]</w:t>
      </w:r>
      <w:r w:rsidR="003800AD">
        <w:fldChar w:fldCharType="end"/>
      </w:r>
      <w:r w:rsidR="003800AD">
        <w:t>.</w:t>
      </w:r>
      <w:r w:rsidR="005E7CFD">
        <w:t xml:space="preserve"> </w:t>
      </w:r>
      <w:r w:rsidR="003800AD">
        <w:t xml:space="preserve">We also evaluated </w:t>
      </w:r>
      <w:r w:rsidR="005C7558">
        <w:t xml:space="preserve">outcomes </w:t>
      </w:r>
      <w:r w:rsidR="005E7CFD">
        <w:t>o</w:t>
      </w:r>
      <w:r w:rsidR="005C7558">
        <w:t xml:space="preserve">f </w:t>
      </w:r>
      <w:r w:rsidR="005E7CFD">
        <w:t xml:space="preserve">HCV </w:t>
      </w:r>
      <w:r w:rsidR="005C7558">
        <w:t xml:space="preserve">treatment regimens used within the </w:t>
      </w:r>
      <w:r w:rsidR="004B2C84">
        <w:t xml:space="preserve">national </w:t>
      </w:r>
      <w:r w:rsidR="005C7558">
        <w:t>elimination program</w:t>
      </w:r>
      <w:r w:rsidR="005E7CFD">
        <w:t>.</w:t>
      </w:r>
    </w:p>
    <w:p w14:paraId="25285D0C" w14:textId="77777777" w:rsidR="005C7558" w:rsidRDefault="005C7558"/>
    <w:p w14:paraId="18865B6C" w14:textId="77777777" w:rsidR="00747B16" w:rsidRPr="000D4C30" w:rsidRDefault="00747B16" w:rsidP="00747B16">
      <w:pPr>
        <w:rPr>
          <w:sz w:val="28"/>
          <w:szCs w:val="28"/>
        </w:rPr>
      </w:pPr>
      <w:r w:rsidRPr="000D4C30">
        <w:rPr>
          <w:b/>
          <w:sz w:val="28"/>
          <w:szCs w:val="28"/>
        </w:rPr>
        <w:t>Methods</w:t>
      </w:r>
      <w:r w:rsidRPr="000D4C30">
        <w:rPr>
          <w:sz w:val="28"/>
          <w:szCs w:val="28"/>
        </w:rPr>
        <w:t xml:space="preserve"> </w:t>
      </w:r>
    </w:p>
    <w:p w14:paraId="756DEB57" w14:textId="77777777" w:rsidR="00B7761C" w:rsidRDefault="00B7761C" w:rsidP="00747B16"/>
    <w:p w14:paraId="14EA4FC9" w14:textId="77777777" w:rsidR="00B7761C" w:rsidRPr="00B7761C" w:rsidRDefault="00B7761C" w:rsidP="00747B16">
      <w:pPr>
        <w:rPr>
          <w:b/>
          <w:i/>
        </w:rPr>
      </w:pPr>
      <w:r w:rsidRPr="00B7761C">
        <w:rPr>
          <w:b/>
          <w:i/>
        </w:rPr>
        <w:t>The National Hepatitis C Elimination Program</w:t>
      </w:r>
    </w:p>
    <w:p w14:paraId="1B3EB1B5" w14:textId="77777777" w:rsidR="00003469" w:rsidRDefault="00003469" w:rsidP="00003469">
      <w:pPr>
        <w:rPr>
          <w:szCs w:val="24"/>
        </w:rPr>
      </w:pPr>
      <w:r>
        <w:rPr>
          <w:szCs w:val="24"/>
        </w:rPr>
        <w:t xml:space="preserve">The hepatitis C elimination program in Georgia launched </w:t>
      </w:r>
      <w:r w:rsidRPr="000A459A">
        <w:rPr>
          <w:szCs w:val="24"/>
        </w:rPr>
        <w:t>in</w:t>
      </w:r>
      <w:r>
        <w:rPr>
          <w:szCs w:val="24"/>
        </w:rPr>
        <w:t xml:space="preserve"> April 2015 </w:t>
      </w:r>
      <w:r w:rsidRPr="000A459A">
        <w:rPr>
          <w:szCs w:val="24"/>
        </w:rPr>
        <w:t xml:space="preserve">with 4 specialty clinics </w:t>
      </w:r>
      <w:r>
        <w:rPr>
          <w:szCs w:val="24"/>
        </w:rPr>
        <w:t xml:space="preserve">authorized to provide care and treatment services, all are </w:t>
      </w:r>
      <w:r w:rsidRPr="000A459A">
        <w:rPr>
          <w:szCs w:val="24"/>
        </w:rPr>
        <w:t>in the capital city of Tbilisi</w:t>
      </w:r>
      <w:r>
        <w:rPr>
          <w:szCs w:val="24"/>
        </w:rPr>
        <w:t xml:space="preserve">.  Over the following three years, the number of authorized clinics expanded to XX, with locations throughout the country.  </w:t>
      </w:r>
    </w:p>
    <w:p w14:paraId="4F343608" w14:textId="77777777" w:rsidR="00003469" w:rsidRDefault="00003469" w:rsidP="00003469">
      <w:pPr>
        <w:rPr>
          <w:szCs w:val="24"/>
        </w:rPr>
      </w:pPr>
    </w:p>
    <w:p w14:paraId="2109C379" w14:textId="77777777" w:rsidR="00003469" w:rsidRDefault="00003469" w:rsidP="00003469">
      <w:pPr>
        <w:rPr>
          <w:szCs w:val="24"/>
        </w:rPr>
      </w:pPr>
      <w:r>
        <w:rPr>
          <w:szCs w:val="24"/>
        </w:rPr>
        <w:t xml:space="preserve">Since the launch in 2015, the national program has offered free of charge hepatitis C virus (HCV) screening and free of charge treatment to all adult citizens of Georgia aged at 18 years or older. Patients who screen positive for HCV, are referred to one of the designated treatment sites </w:t>
      </w:r>
      <w:r>
        <w:rPr>
          <w:szCs w:val="24"/>
        </w:rPr>
        <w:lastRenderedPageBreak/>
        <w:t xml:space="preserve">for further workup, including confirmatory testing and if positive, genotype testing and additional laboratory workup and imaging to determine level of fibrosis. Patients are required to co-pay, on a sliding scale, based on ability to pay, for the additional testing required for staging and management. All services are services are free for registered socially vulnerable persons, while for others there is co-payment scheme based on income status. In order to improve access to treatment and encourage follow-up including SVR testing, during the three years, costs of testing have been reduced for patients, and some testing has been eliminated. Currently confirmatory testing, HCV genotyping, HCV RNA quantification for SVR assessment are provided free of charge to all patients regardless of income status.  </w:t>
      </w:r>
    </w:p>
    <w:p w14:paraId="0E9CC862" w14:textId="77777777" w:rsidR="00003469" w:rsidRDefault="00003469" w:rsidP="00003469">
      <w:pPr>
        <w:rPr>
          <w:szCs w:val="24"/>
        </w:rPr>
      </w:pPr>
    </w:p>
    <w:p w14:paraId="2FC01FC2" w14:textId="77777777" w:rsidR="00003469" w:rsidRDefault="00003469" w:rsidP="00003469">
      <w:pPr>
        <w:rPr>
          <w:szCs w:val="24"/>
        </w:rPr>
      </w:pPr>
      <w:r>
        <w:t xml:space="preserve">During the first year of the program </w:t>
      </w:r>
      <w:proofErr w:type="spellStart"/>
      <w:r>
        <w:t>sofosbuvir</w:t>
      </w:r>
      <w:proofErr w:type="spellEnd"/>
      <w:r>
        <w:t xml:space="preserve"> (SOF) was the only direct acting antiviral (DAA) </w:t>
      </w:r>
      <w:r w:rsidRPr="00B96A17">
        <w:rPr>
          <w:szCs w:val="24"/>
        </w:rPr>
        <w:t>available within the program.</w:t>
      </w:r>
      <w:r>
        <w:rPr>
          <w:szCs w:val="24"/>
        </w:rPr>
        <w:t xml:space="preserve"> SOF was used in combination with ribavirin (RBV), with or without </w:t>
      </w:r>
      <w:proofErr w:type="spellStart"/>
      <w:r>
        <w:rPr>
          <w:szCs w:val="24"/>
        </w:rPr>
        <w:t>pegylated</w:t>
      </w:r>
      <w:proofErr w:type="spellEnd"/>
      <w:r>
        <w:rPr>
          <w:szCs w:val="24"/>
        </w:rPr>
        <w:t xml:space="preserve"> interferon (IFN), depending on the HCV genotype and level of fibrosis.  An expert group of Georgian clinicians in consultation with international experts determined the treatment regimens by genotype and level of fibrosis as well as the guidelines for patient management during treatment and testing </w:t>
      </w:r>
      <w:proofErr w:type="spellStart"/>
      <w:r>
        <w:rPr>
          <w:szCs w:val="24"/>
        </w:rPr>
        <w:t>folowig</w:t>
      </w:r>
      <w:proofErr w:type="spellEnd"/>
      <w:r>
        <w:rPr>
          <w:szCs w:val="24"/>
        </w:rPr>
        <w:t xml:space="preserve"> treatment completion.  In</w:t>
      </w:r>
      <w:r w:rsidRPr="00B96A17">
        <w:rPr>
          <w:szCs w:val="24"/>
        </w:rPr>
        <w:t xml:space="preserve"> March 2016</w:t>
      </w:r>
      <w:r>
        <w:rPr>
          <w:szCs w:val="24"/>
        </w:rPr>
        <w:t xml:space="preserve">, </w:t>
      </w:r>
      <w:r w:rsidRPr="00B96A17">
        <w:rPr>
          <w:szCs w:val="24"/>
        </w:rPr>
        <w:t xml:space="preserve">fixed dose combination of </w:t>
      </w:r>
      <w:proofErr w:type="spellStart"/>
      <w:r w:rsidRPr="00B96A17">
        <w:rPr>
          <w:szCs w:val="24"/>
        </w:rPr>
        <w:t>ledipasvir</w:t>
      </w:r>
      <w:proofErr w:type="spellEnd"/>
      <w:r w:rsidRPr="00B96A17">
        <w:rPr>
          <w:szCs w:val="24"/>
        </w:rPr>
        <w:t>/</w:t>
      </w:r>
      <w:proofErr w:type="spellStart"/>
      <w:r w:rsidRPr="00B96A17">
        <w:rPr>
          <w:szCs w:val="24"/>
        </w:rPr>
        <w:t>sofosbuvir</w:t>
      </w:r>
      <w:proofErr w:type="spellEnd"/>
      <w:r w:rsidRPr="00B96A17">
        <w:rPr>
          <w:szCs w:val="24"/>
        </w:rPr>
        <w:t xml:space="preserve"> (LDV/SOF)</w:t>
      </w:r>
      <w:r>
        <w:rPr>
          <w:szCs w:val="24"/>
        </w:rPr>
        <w:t xml:space="preserve"> became available, and the treatment guidelines were modified.  All persons failing initial SOF-based regimens were re-treated with LDV/SOF with extended duration, or in combination with RBV and/or IFN.</w:t>
      </w:r>
      <w:r w:rsidRPr="00423DA8">
        <w:rPr>
          <w:szCs w:val="24"/>
        </w:rPr>
        <w:t xml:space="preserve"> </w:t>
      </w:r>
      <w:r>
        <w:rPr>
          <w:szCs w:val="24"/>
        </w:rPr>
        <w:t>All drugs are provided free of charge to patients.</w:t>
      </w:r>
    </w:p>
    <w:p w14:paraId="788F2C3E" w14:textId="77777777" w:rsidR="00003469" w:rsidRPr="00447EA2" w:rsidRDefault="00003469" w:rsidP="00003469">
      <w:pPr>
        <w:rPr>
          <w:rFonts w:ascii="Sylfaen" w:hAnsi="Sylfaen"/>
          <w:szCs w:val="24"/>
          <w:lang w:val="ka-GE"/>
        </w:rPr>
      </w:pPr>
    </w:p>
    <w:p w14:paraId="27A12D67" w14:textId="57341540" w:rsidR="00003469" w:rsidRDefault="00003469" w:rsidP="00003469">
      <w:r>
        <w:rPr>
          <w:szCs w:val="24"/>
        </w:rPr>
        <w:t xml:space="preserve">During the initial phase of the program treatment was offered to only patients with advanced liver fibrosis, </w:t>
      </w:r>
      <w:r>
        <w:t xml:space="preserve">defined as Fibrosis-4 (FIB-4) score of greater than 3.25 or liver stiffness greater than 9.5 </w:t>
      </w:r>
      <w:proofErr w:type="spellStart"/>
      <w:r>
        <w:t>kPa</w:t>
      </w:r>
      <w:proofErr w:type="spellEnd"/>
      <w:r>
        <w:t xml:space="preserve"> on transient </w:t>
      </w:r>
      <w:proofErr w:type="spellStart"/>
      <w:r>
        <w:t>elastography</w:t>
      </w:r>
      <w:proofErr w:type="spellEnd"/>
      <w:r>
        <w:t xml:space="preserve"> </w:t>
      </w:r>
      <w:r>
        <w:fldChar w:fldCharType="begin">
          <w:fldData xml:space="preserve">PEVuZE5vdGU+PENpdGU+PEF1dGhvcj5HdmluamlsaWE8L0F1dGhvcj48WWVhcj4yMDE2PC9ZZWFy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</w:fldData>
        </w:fldChar>
      </w:r>
      <w:r>
        <w:instrText xml:space="preserve"> ADDIN EN.CITE </w:instrText>
      </w:r>
      <w:r>
        <w:fldChar w:fldCharType="begin">
          <w:fldData xml:space="preserve">PEVuZE5vdGU+PENpdGU+PEF1dGhvcj5HdmluamlsaWE8L0F1dGhvcj48WWVhcj4yMDE2PC9ZZWFy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</w:fldData>
        </w:fldChar>
      </w:r>
      <w:r>
        <w:instrText xml:space="preserve"> ADDIN EN.CITE.DATA </w:instrText>
      </w:r>
      <w:r>
        <w:fldChar w:fldCharType="end"/>
      </w:r>
      <w:r>
        <w:fldChar w:fldCharType="separate"/>
      </w:r>
      <w:r>
        <w:rPr>
          <w:noProof/>
        </w:rPr>
        <w:t>[</w:t>
      </w:r>
      <w:hyperlink w:anchor="_ENREF_7" w:tooltip="Gvinjilia, 2016 #19" w:history="1">
        <w:r>
          <w:rPr>
            <w:noProof/>
          </w:rPr>
          <w:t>7-9</w:t>
        </w:r>
      </w:hyperlink>
      <w:r>
        <w:rPr>
          <w:noProof/>
        </w:rPr>
        <w:t>]</w:t>
      </w:r>
      <w:r>
        <w:fldChar w:fldCharType="end"/>
      </w:r>
      <w:r>
        <w:t xml:space="preserve">. Patients not meeting </w:t>
      </w:r>
      <w:proofErr w:type="gramStart"/>
      <w:r>
        <w:t>this criteria</w:t>
      </w:r>
      <w:proofErr w:type="gramEnd"/>
      <w:r>
        <w:t xml:space="preserve"> had their treatment deferred.  Beginning in June 2016 treatment was expanded to all HCV patients regardless of degree of liver damage.  Each patient’s records </w:t>
      </w:r>
      <w:proofErr w:type="gramStart"/>
      <w:r>
        <w:t>is</w:t>
      </w:r>
      <w:proofErr w:type="gramEnd"/>
      <w:r>
        <w:t xml:space="preserve"> reviewed by a national committee of infectious disease experts who approve the patient for treatment and recommend the specific treatment regimen for that patient.  </w:t>
      </w:r>
    </w:p>
    <w:p w14:paraId="6D578B07" w14:textId="77777777" w:rsidR="00003469" w:rsidRDefault="00003469" w:rsidP="00003469"/>
    <w:p w14:paraId="527D77BD" w14:textId="77777777" w:rsidR="00003469" w:rsidRDefault="00003469" w:rsidP="00003469">
      <w:r>
        <w:t xml:space="preserve">A national HCV treatment database was established at the launch of the program.  The database undergoes periodic modifications and improvements.  The database collects case-based information, including demographic, laboratory and clinical data, on each person enrolled in treatment program using a standardized protocol. </w:t>
      </w:r>
    </w:p>
    <w:p w14:paraId="32677297" w14:textId="77777777" w:rsidR="00003469" w:rsidRDefault="00003469" w:rsidP="00003469"/>
    <w:p w14:paraId="45A3D808" w14:textId="77777777" w:rsidR="00003469" w:rsidRPr="00447EA2" w:rsidRDefault="00003469" w:rsidP="00003469">
      <w:pPr>
        <w:rPr>
          <w:b/>
          <w:i/>
        </w:rPr>
      </w:pPr>
      <w:r w:rsidRPr="00447EA2">
        <w:rPr>
          <w:b/>
          <w:i/>
        </w:rPr>
        <w:t>HCV Care Cascade and Treatment Outcomes</w:t>
      </w:r>
    </w:p>
    <w:p w14:paraId="39A38831" w14:textId="77777777" w:rsidR="00003469" w:rsidRDefault="00003469" w:rsidP="00003469"/>
    <w:p w14:paraId="51AC9F1C" w14:textId="47DEBE78" w:rsidR="00003469" w:rsidRDefault="00003469" w:rsidP="00003469">
      <w:r>
        <w:t xml:space="preserve">We constructed an HCV care cascade for adults in Georgia, based on the estimated 150,000 persons age </w:t>
      </w:r>
      <w:r>
        <w:rPr>
          <w:rFonts w:cs="Times New Roman"/>
        </w:rPr>
        <w:t>≥</w:t>
      </w:r>
      <w:r>
        <w:t xml:space="preserve"> 18 years with active HCV infection </w:t>
      </w:r>
      <w:r>
        <w:fldChar w:fldCharType="begin"/>
      </w:r>
      <w:r>
        <w:instrText xml:space="preserve"> ADDIN EN.CITE &lt;EndNote&gt;&lt;Cite&gt;&lt;Author&gt;Baliashvili&lt;/Author&gt;&lt;Year&gt;2017&lt;/Year&gt;&lt;RecNum&gt;2&lt;/RecNum&gt;&lt;DisplayText&gt;[3]&lt;/DisplayText&gt;&lt;record&gt;&lt;rec-number&gt;2&lt;/rec-number&gt;&lt;foreign-keys&gt;&lt;key app="EN" db-id="29f59xwdpftfwkessv7x5fpcpta0a9rw05tx"&gt;2&lt;/key&gt;&lt;/foreign-keys&gt;&lt;ref-type name="Journal Article"&gt;17&lt;/ref-type&gt;&lt;contributors&gt;&lt;authors&gt;&lt;author&gt;Baliashvili, D.&lt;/author&gt;&lt;author&gt;Kasradze, A.&lt;/author&gt;&lt;author&gt;Kuchukhidze, G.&lt;/author&gt;&lt;author&gt;Salyer, S.&lt;/author&gt;&lt;author&gt;Gamkrelidze, A.&lt;/author&gt;&lt;author&gt;Zakhashvili, K.&lt;/author&gt;&lt;author&gt;Alkhazashvili, M.&lt;/author&gt;&lt;author&gt;Chanturia, G.&lt;/author&gt;&lt;author&gt;Chitadze, N.&lt;/author&gt;&lt;author&gt;Sukhiashvili, R.&lt;/author&gt;&lt;author&gt;Shakhnazarova, M.&lt;/author&gt;&lt;author&gt;Imnadze, P.&lt;/author&gt;&lt;author&gt;Drobeniuc, J.&lt;/author&gt;&lt;author&gt;Blanton, C.&lt;/author&gt;&lt;author&gt;Russell, S.&lt;/author&gt;&lt;author&gt;Morgan, J.&lt;/author&gt;&lt;author&gt;Averhoff, F.&lt;/author&gt;&lt;author&gt;Hagan, L.&lt;/author&gt;&lt;/authors&gt;&lt;/contributors&gt;&lt;titles&gt;&lt;title&gt;Prevalence and genotype distribution of hepatitis C virus in Georgia: A 2015 nationawide population-based survey.&lt;/title&gt;&lt;secondary-title&gt;J Hepatol&lt;/secondary-title&gt;&lt;/titles&gt;&lt;periodical&gt;&lt;full-title&gt;J Hepatol&lt;/full-title&gt;&lt;/periodical&gt;&lt;pages&gt;S277&lt;/pages&gt;&lt;volume&gt;66&lt;/volume&gt;&lt;dates&gt;&lt;year&gt;2017&lt;/year&gt;&lt;/dates&gt;&lt;urls&gt;&lt;/urls&gt;&lt;electronic-resource-num&gt;https://doi.org/10.1016/S0168-8278(17)30870-X&lt;/electronic-resource-num&gt;&lt;/record&gt;&lt;/Cite&gt;&lt;/EndNote&gt;</w:instrText>
      </w:r>
      <w:r>
        <w:fldChar w:fldCharType="separate"/>
      </w:r>
      <w:r>
        <w:rPr>
          <w:noProof/>
        </w:rPr>
        <w:t>[</w:t>
      </w:r>
      <w:hyperlink w:anchor="_ENREF_3" w:tooltip="Baliashvili, 2017 #2" w:history="1">
        <w:r>
          <w:rPr>
            <w:noProof/>
          </w:rPr>
          <w:t>3</w:t>
        </w:r>
      </w:hyperlink>
      <w:r>
        <w:rPr>
          <w:noProof/>
        </w:rPr>
        <w:t>]</w:t>
      </w:r>
      <w:r>
        <w:fldChar w:fldCharType="end"/>
      </w:r>
      <w:r>
        <w:t xml:space="preserve">.  All patients who were screened or entered the treatment program during April 2015 - March 2018 are included in the analysis. Data on the number of persons screened for HCV was extracted from the national HCV screening database. Treatment outcomes, we utilized data from the Georgia National HCV treatment program database including all data on persons tested for chronic HCV infection through SVR.  </w:t>
      </w:r>
      <w:r>
        <w:rPr>
          <w:lang w:val="en-GB"/>
        </w:rPr>
        <w:t xml:space="preserve">Both HCV RNA and HCV core antigen testing is available for confirming active HCV infection and are both included in the analysis (note: HCV core antigen was only used for confirming active HCV infection, and was not used to determine SVR). Cure, or SVR, was defined as undetectable plasma level of HCV RNA 12-24 weeks after completing treatment.  </w:t>
      </w:r>
    </w:p>
    <w:p w14:paraId="1A65DF11" w14:textId="77777777" w:rsidR="00F204F6" w:rsidRDefault="00F204F6" w:rsidP="00747B16"/>
    <w:p w14:paraId="512B4BA4" w14:textId="77777777" w:rsidR="00F204F6" w:rsidRDefault="00C90F8F" w:rsidP="00747B16">
      <w:r>
        <w:t>SVR rates were calculated using both per-protocol and intent-to-treat analysis. Per-protocol approach included only those with complete SVR data, while in intent-to-treat analysis all persons eligible for SVR assessment were included.</w:t>
      </w:r>
      <w:r w:rsidR="0054174E">
        <w:t xml:space="preserve"> </w:t>
      </w:r>
      <w:r w:rsidR="00302028">
        <w:t>Per-protocol approach was used for assessing t</w:t>
      </w:r>
      <w:r w:rsidR="001923B9">
        <w:t xml:space="preserve">reatment efficacy </w:t>
      </w:r>
      <w:r w:rsidR="00302028">
        <w:t xml:space="preserve">by </w:t>
      </w:r>
      <w:r w:rsidR="001923B9">
        <w:t xml:space="preserve">treatment regimen, genotype and liver damage status. </w:t>
      </w:r>
    </w:p>
    <w:p w14:paraId="0501C2D3" w14:textId="77777777" w:rsidR="001923B9" w:rsidRDefault="001923B9" w:rsidP="00747B16"/>
    <w:p w14:paraId="2F9BCFE0" w14:textId="77777777" w:rsidR="0054174E" w:rsidRDefault="0054174E" w:rsidP="00747B16">
      <w:r w:rsidRPr="007563C7">
        <w:rPr>
          <w:color w:val="000000"/>
          <w:szCs w:val="24"/>
        </w:rPr>
        <w:t xml:space="preserve">All analyses were performed with SAS version </w:t>
      </w:r>
      <w:proofErr w:type="gramStart"/>
      <w:r w:rsidRPr="007563C7">
        <w:rPr>
          <w:color w:val="000000"/>
          <w:szCs w:val="24"/>
        </w:rPr>
        <w:t>9.3 software (SAS Institute, Inc., Cary, NC, USA)</w:t>
      </w:r>
      <w:proofErr w:type="gramEnd"/>
      <w:r w:rsidRPr="007563C7">
        <w:rPr>
          <w:color w:val="000000"/>
          <w:szCs w:val="24"/>
        </w:rPr>
        <w:t>.</w:t>
      </w:r>
    </w:p>
    <w:p w14:paraId="07829933" w14:textId="77777777" w:rsidR="0022169E" w:rsidRPr="0022169E" w:rsidRDefault="0022169E" w:rsidP="00747B16">
      <w:pPr>
        <w:rPr>
          <w:rFonts w:ascii="Sylfaen" w:hAnsi="Sylfaen"/>
          <w:lang w:val="ka-GE"/>
        </w:rPr>
      </w:pPr>
    </w:p>
    <w:p w14:paraId="383BDE51" w14:textId="77777777" w:rsidR="008A613F" w:rsidRPr="001841D2" w:rsidRDefault="007A73B5">
      <w:pPr>
        <w:rPr>
          <w:b/>
          <w:sz w:val="28"/>
          <w:szCs w:val="28"/>
        </w:rPr>
      </w:pPr>
      <w:r w:rsidRPr="001841D2">
        <w:rPr>
          <w:b/>
          <w:sz w:val="28"/>
          <w:szCs w:val="28"/>
        </w:rPr>
        <w:t>Results</w:t>
      </w:r>
    </w:p>
    <w:p w14:paraId="6BCCAA61" w14:textId="77777777" w:rsidR="00887955" w:rsidRDefault="00887955"/>
    <w:p w14:paraId="711B9BE9" w14:textId="77777777" w:rsidR="001A70C3" w:rsidRDefault="001A70C3" w:rsidP="001A70C3">
      <w:r>
        <w:t xml:space="preserve">Figure 1 summarizes HCV care cascade in Georgia as of March 31, 2018. Since the start of the elimination program in April 2015, 974,000 thousand adults (35% of adult general population of Georgia) were screened for HCV infection. Overall 86,624 persons tested positive for HCV antibody, of which 61,925 (71.5%) underwent HCV confirmatory testing with either HCV RNA or HCV core antigen. Chronic HCV infection was confirmed in 52,856/61,925 (85.4%) persons; overall approximately 35% of the 150,000 estimated number of people living with chronic HCV infection have been identified by the elimination program.  </w:t>
      </w:r>
    </w:p>
    <w:p w14:paraId="6B9E4053" w14:textId="77777777" w:rsidR="001A70C3" w:rsidRDefault="001A70C3" w:rsidP="001A70C3"/>
    <w:p w14:paraId="5FA41EFC" w14:textId="4B392DC8" w:rsidR="001A70C3" w:rsidRDefault="001A70C3" w:rsidP="001A70C3">
      <w:r>
        <w:t xml:space="preserve">A total of 45,334 persons initiated treatment, 85.8% of identified persons with chronic HCV infection. Of these, 40,946 (90.3%) completed treatment and 3,052 (6.7%) were on therapy by the end of March 2018.  Of those who began treatment, 421 (0.9%) died during their treatment, 221 (0.5%) discontinued treatment because of adverse events and 694 (1.5%) self-discontinued or were lost to follow-up. </w:t>
      </w:r>
    </w:p>
    <w:p w14:paraId="36459046" w14:textId="77777777" w:rsidR="001A70C3" w:rsidRDefault="001A70C3" w:rsidP="001A70C3"/>
    <w:p w14:paraId="25BCA865" w14:textId="67FA12DF" w:rsidR="001A70C3" w:rsidRDefault="001A70C3" w:rsidP="001A70C3">
      <w:r>
        <w:t xml:space="preserve">When we looked at treatment outcomes, of the 40,946 who completed treatment, 3,690 (9.0%) were within </w:t>
      </w:r>
      <w:proofErr w:type="gramStart"/>
      <w:r>
        <w:t>the  24</w:t>
      </w:r>
      <w:proofErr w:type="gramEnd"/>
      <w:r>
        <w:t xml:space="preserve"> weeks of completion and not eligible for SVR, thus, 37,256 (91.0%) persons were eligible for SVR assessment.  Of these, 29,620 (79.5%) returned for their final evaluation, and 7,636 (20.5%) did not return for SVR more than 24 weeks following completion of treatment. </w:t>
      </w:r>
    </w:p>
    <w:p w14:paraId="5194F1CC" w14:textId="77777777" w:rsidR="001A70C3" w:rsidRDefault="001A70C3" w:rsidP="001A70C3"/>
    <w:p w14:paraId="5A0D0769" w14:textId="0D6AE831" w:rsidR="001A70C3" w:rsidRDefault="001A70C3" w:rsidP="001A70C3">
      <w:r>
        <w:t xml:space="preserve">Complete SVR data for assessing treatment outcomes were available for 5,080 persons treated with initial SOF-based therapy, 24,812 persons treated with initial LDV/SOF-based therapy and 550 persons re-treated with LDV/SOF-based therapy after failure of initial regimen.  Among 29,620 persons assessed for SVR 29,090, including 550 re-treated persons, achieved a cure, representing 19.4% of the total estimated population with chronic HCV infection. In the per-protocol analysis, SVR rate achieved was 98.2% (29,090/29,620), and 78.1% (29,090/37,256) in the intent-to-treat analysis. </w:t>
      </w:r>
    </w:p>
    <w:p w14:paraId="3D323F91" w14:textId="77777777" w:rsidR="001A70C3" w:rsidRDefault="001A70C3" w:rsidP="001A70C3"/>
    <w:p w14:paraId="4BBD677B" w14:textId="77777777" w:rsidR="001A70C3" w:rsidRDefault="001A70C3" w:rsidP="001A70C3">
      <w:r>
        <w:t xml:space="preserve">Overall SVR rate among persons treated with initial SOF-based treatment was 82.1% (4,170/5,080); of these, persons with HCV genotype 3 infection had the highest SVR of 91.8% (2,117/2,305) as compared to genotype 1 – </w:t>
      </w:r>
      <w:r w:rsidRPr="00091A60">
        <w:t>69.4% (1198/1725)</w:t>
      </w:r>
      <w:r>
        <w:t xml:space="preserve"> p&lt;0.0001 and genotype 2 - </w:t>
      </w:r>
      <w:r w:rsidRPr="000178B9">
        <w:t>81.4% (852/1047)</w:t>
      </w:r>
      <w:r>
        <w:t xml:space="preserve"> p&lt;0.0001 (Table 1). </w:t>
      </w:r>
    </w:p>
    <w:p w14:paraId="3C37B04D" w14:textId="77777777" w:rsidR="001A70C3" w:rsidRPr="00E2338A" w:rsidRDefault="001A70C3" w:rsidP="001A70C3">
      <w:pPr>
        <w:rPr>
          <w:rFonts w:cs="Times New Roman"/>
          <w:szCs w:val="24"/>
        </w:rPr>
      </w:pPr>
    </w:p>
    <w:p w14:paraId="3F7352EA" w14:textId="77777777" w:rsidR="001A70C3" w:rsidRDefault="001A70C3" w:rsidP="001A70C3">
      <w:pPr>
        <w:rPr>
          <w:rFonts w:eastAsia="Times New Roman" w:cs="Times New Roman"/>
          <w:bCs/>
          <w:color w:val="000000"/>
          <w:szCs w:val="24"/>
          <w:lang w:val="en-GB" w:eastAsia="en-GB"/>
        </w:rPr>
      </w:pPr>
      <w:r w:rsidRPr="00E2338A">
        <w:rPr>
          <w:rFonts w:cs="Times New Roman"/>
          <w:szCs w:val="24"/>
        </w:rPr>
        <w:t xml:space="preserve">Initial LDV/SOF based treatment yielded overall SVR rate of </w:t>
      </w:r>
      <w:r w:rsidRPr="00EC5070">
        <w:rPr>
          <w:rFonts w:eastAsia="Times New Roman" w:cs="Times New Roman"/>
          <w:bCs/>
          <w:color w:val="000000"/>
          <w:szCs w:val="24"/>
          <w:lang w:val="en-GB" w:eastAsia="en-GB"/>
        </w:rPr>
        <w:t>98.4% (24424/24812)</w:t>
      </w:r>
      <w:r w:rsidRPr="00E2338A">
        <w:rPr>
          <w:rFonts w:eastAsia="Times New Roman" w:cs="Times New Roman"/>
          <w:bCs/>
          <w:color w:val="000000"/>
          <w:szCs w:val="24"/>
          <w:lang w:val="en-GB" w:eastAsia="en-GB"/>
        </w:rPr>
        <w:t>. The drug was</w:t>
      </w:r>
      <w:r>
        <w:rPr>
          <w:rFonts w:eastAsia="Times New Roman" w:cs="Times New Roman"/>
          <w:bCs/>
          <w:color w:val="000000"/>
          <w:szCs w:val="24"/>
          <w:lang w:val="en-GB" w:eastAsia="en-GB"/>
        </w:rPr>
        <w:t xml:space="preserve"> highly effective regardless of HCV genotype – </w:t>
      </w:r>
      <w:r w:rsidRPr="00E2338A">
        <w:rPr>
          <w:rFonts w:eastAsia="Times New Roman" w:cs="Times New Roman"/>
          <w:bCs/>
          <w:color w:val="000000"/>
          <w:szCs w:val="24"/>
          <w:lang w:val="en-GB" w:eastAsia="en-GB"/>
        </w:rPr>
        <w:t>98.5% (11275/11444)</w:t>
      </w:r>
      <w:r>
        <w:rPr>
          <w:rFonts w:eastAsia="Times New Roman" w:cs="Times New Roman"/>
          <w:bCs/>
          <w:color w:val="000000"/>
          <w:szCs w:val="24"/>
          <w:lang w:val="en-GB" w:eastAsia="en-GB"/>
        </w:rPr>
        <w:t xml:space="preserve"> in genotype 1, </w:t>
      </w:r>
      <w:r w:rsidRPr="00E2338A">
        <w:rPr>
          <w:rFonts w:eastAsia="Times New Roman" w:cs="Times New Roman"/>
          <w:bCs/>
          <w:color w:val="000000"/>
          <w:szCs w:val="24"/>
          <w:lang w:val="en-GB" w:eastAsia="en-GB"/>
        </w:rPr>
        <w:t xml:space="preserve">98.8% </w:t>
      </w:r>
      <w:r w:rsidRPr="00E2338A">
        <w:rPr>
          <w:rFonts w:eastAsia="Times New Roman" w:cs="Times New Roman"/>
          <w:bCs/>
          <w:color w:val="000000"/>
          <w:szCs w:val="24"/>
          <w:lang w:val="en-GB" w:eastAsia="en-GB"/>
        </w:rPr>
        <w:lastRenderedPageBreak/>
        <w:t>(5209/5272)</w:t>
      </w:r>
      <w:r>
        <w:rPr>
          <w:rFonts w:eastAsia="Times New Roman" w:cs="Times New Roman"/>
          <w:bCs/>
          <w:color w:val="000000"/>
          <w:szCs w:val="24"/>
          <w:lang w:val="en-GB" w:eastAsia="en-GB"/>
        </w:rPr>
        <w:t xml:space="preserve"> in genotype 2, </w:t>
      </w:r>
      <w:r w:rsidRPr="00E2338A">
        <w:rPr>
          <w:rFonts w:eastAsia="Times New Roman" w:cs="Times New Roman"/>
          <w:bCs/>
          <w:color w:val="000000"/>
          <w:szCs w:val="24"/>
          <w:lang w:val="en-GB" w:eastAsia="en-GB"/>
        </w:rPr>
        <w:t>98.0% (7418/7570)</w:t>
      </w:r>
      <w:r>
        <w:rPr>
          <w:rFonts w:eastAsia="Times New Roman" w:cs="Times New Roman"/>
          <w:bCs/>
          <w:color w:val="000000"/>
          <w:szCs w:val="24"/>
          <w:lang w:val="en-GB" w:eastAsia="en-GB"/>
        </w:rPr>
        <w:t xml:space="preserve"> in genotype 3, </w:t>
      </w:r>
      <w:r w:rsidRPr="00E2338A">
        <w:rPr>
          <w:rFonts w:eastAsia="Times New Roman" w:cs="Times New Roman"/>
          <w:bCs/>
          <w:color w:val="000000"/>
          <w:szCs w:val="24"/>
          <w:lang w:val="en-GB" w:eastAsia="en-GB"/>
        </w:rPr>
        <w:t>100% (17/17)</w:t>
      </w:r>
      <w:r>
        <w:rPr>
          <w:rFonts w:eastAsia="Times New Roman" w:cs="Times New Roman"/>
          <w:bCs/>
          <w:color w:val="000000"/>
          <w:szCs w:val="24"/>
          <w:lang w:val="en-GB" w:eastAsia="en-GB"/>
        </w:rPr>
        <w:t xml:space="preserve"> in genotype 4 and </w:t>
      </w:r>
      <w:r w:rsidRPr="00E2338A">
        <w:rPr>
          <w:rFonts w:eastAsia="Times New Roman" w:cs="Times New Roman"/>
          <w:bCs/>
          <w:color w:val="000000"/>
          <w:szCs w:val="24"/>
          <w:lang w:val="en-GB" w:eastAsia="en-GB"/>
        </w:rPr>
        <w:t>99.2% (504/508)</w:t>
      </w:r>
      <w:r>
        <w:rPr>
          <w:rFonts w:eastAsia="Times New Roman" w:cs="Times New Roman"/>
          <w:bCs/>
          <w:color w:val="000000"/>
          <w:szCs w:val="24"/>
          <w:lang w:val="en-GB" w:eastAsia="en-GB"/>
        </w:rPr>
        <w:t xml:space="preserve"> among persons with indeterminate genotype. The drug was effective both among persons with advanced liver fibrosis </w:t>
      </w:r>
      <w:r w:rsidRPr="00F12F73">
        <w:rPr>
          <w:rFonts w:eastAsia="Times New Roman" w:cs="Times New Roman"/>
          <w:bCs/>
          <w:color w:val="000000"/>
          <w:szCs w:val="24"/>
          <w:lang w:val="en-GB" w:eastAsia="en-GB"/>
        </w:rPr>
        <w:t>97.5% (5648/5792)</w:t>
      </w:r>
      <w:r>
        <w:rPr>
          <w:rFonts w:eastAsia="Times New Roman" w:cs="Times New Roman"/>
          <w:bCs/>
          <w:color w:val="000000"/>
          <w:szCs w:val="24"/>
          <w:lang w:val="en-GB" w:eastAsia="en-GB"/>
        </w:rPr>
        <w:t xml:space="preserve"> and without it </w:t>
      </w:r>
      <w:r w:rsidRPr="00F12F73">
        <w:rPr>
          <w:rFonts w:eastAsia="Times New Roman" w:cs="Times New Roman"/>
          <w:bCs/>
          <w:color w:val="000000"/>
          <w:szCs w:val="24"/>
          <w:lang w:val="en-GB" w:eastAsia="en-GB"/>
        </w:rPr>
        <w:t>98.7% (18581/18820)</w:t>
      </w:r>
      <w:r>
        <w:rPr>
          <w:rFonts w:eastAsia="Times New Roman" w:cs="Times New Roman"/>
          <w:bCs/>
          <w:color w:val="000000"/>
          <w:szCs w:val="24"/>
          <w:lang w:val="en-GB" w:eastAsia="en-GB"/>
        </w:rPr>
        <w:t xml:space="preserve"> (Table 2).   </w:t>
      </w:r>
    </w:p>
    <w:p w14:paraId="4640A5C9" w14:textId="77777777" w:rsidR="001A70C3" w:rsidRDefault="001A70C3" w:rsidP="001A70C3">
      <w:pPr>
        <w:rPr>
          <w:rFonts w:eastAsia="Times New Roman" w:cs="Times New Roman"/>
          <w:bCs/>
          <w:color w:val="000000"/>
          <w:szCs w:val="24"/>
          <w:lang w:val="en-GB" w:eastAsia="en-GB"/>
        </w:rPr>
      </w:pPr>
    </w:p>
    <w:p w14:paraId="3924F480" w14:textId="77777777" w:rsidR="001A70C3" w:rsidRDefault="001A70C3" w:rsidP="001A70C3">
      <w:r>
        <w:t xml:space="preserve">Re-treatment with LDV/SOF based regimens also proved to be effective with an overall SVR rate of </w:t>
      </w:r>
      <w:r w:rsidRPr="005E08D9">
        <w:t>93.1% (512/550)</w:t>
      </w:r>
      <w:r>
        <w:t xml:space="preserve">. Re-treatment was less effective in genotype 3 patients compared to all other genotypes (p&lt;0.001 in all comparisons), especially among genotype 3 patients with advanced liver fibrosis (Table 3). </w:t>
      </w:r>
    </w:p>
    <w:p w14:paraId="16AD3CED" w14:textId="77777777" w:rsidR="00F12F73" w:rsidRDefault="00F12F73"/>
    <w:p w14:paraId="0F0701C7" w14:textId="77777777" w:rsidR="000B6DA2" w:rsidRPr="000B6DA2" w:rsidRDefault="000B6DA2">
      <w:pPr>
        <w:rPr>
          <w:b/>
          <w:sz w:val="28"/>
          <w:szCs w:val="28"/>
        </w:rPr>
      </w:pPr>
      <w:r w:rsidRPr="000B6DA2">
        <w:rPr>
          <w:b/>
          <w:sz w:val="28"/>
          <w:szCs w:val="28"/>
        </w:rPr>
        <w:t>Discussion</w:t>
      </w:r>
    </w:p>
    <w:p w14:paraId="1ADBF32E" w14:textId="77777777" w:rsidR="00B67A8D" w:rsidRDefault="00B67A8D"/>
    <w:p w14:paraId="030CF4EC" w14:textId="36C9BA56" w:rsidR="000B6DA2" w:rsidRDefault="00CF6410">
      <w:r>
        <w:t>O</w:t>
      </w:r>
      <w:r w:rsidR="00C17DD0">
        <w:t xml:space="preserve">ur analysis shows that </w:t>
      </w:r>
      <w:r w:rsidR="00802323">
        <w:t>Georgia has</w:t>
      </w:r>
      <w:r>
        <w:t xml:space="preserve"> made substantial progress</w:t>
      </w:r>
      <w:r w:rsidR="00802323">
        <w:t xml:space="preserve"> towards eliminating hepatitis C as a major public health threat</w:t>
      </w:r>
      <w:r>
        <w:t xml:space="preserve">. Over the first three years of the elimination program more than </w:t>
      </w:r>
      <w:r w:rsidR="000A6019">
        <w:t>52,000</w:t>
      </w:r>
      <w:r>
        <w:t xml:space="preserve"> were diagnosed, over </w:t>
      </w:r>
      <w:r w:rsidR="000A6019">
        <w:t>45,000</w:t>
      </w:r>
      <w:r>
        <w:t xml:space="preserve"> initiated treatment</w:t>
      </w:r>
      <w:r w:rsidR="000A6019">
        <w:t xml:space="preserve"> </w:t>
      </w:r>
      <w:proofErr w:type="gramStart"/>
      <w:r w:rsidR="000A6019">
        <w:t xml:space="preserve">and </w:t>
      </w:r>
      <w:r>
        <w:t xml:space="preserve"> 98.2</w:t>
      </w:r>
      <w:proofErr w:type="gramEnd"/>
      <w:r>
        <w:t>% of those assessed for SVR</w:t>
      </w:r>
      <w:r w:rsidR="000A6019">
        <w:t xml:space="preserve"> achieved a cure</w:t>
      </w:r>
      <w:r>
        <w:t xml:space="preserve">. Mathematical modeling showed that these efforts already averted 2,500 HCV related deaths and 5,200 new HCV infections </w:t>
      </w:r>
      <w:r>
        <w:fldChar w:fldCharType="begin"/>
      </w:r>
      <w:r w:rsidR="009D2AA1">
        <w:instrText xml:space="preserve"> ADDIN EN.CITE &lt;EndNote&gt;&lt;Cite&gt;&lt;Author&gt;Walker&lt;/Author&gt;&lt;Year&gt;2017&lt;/Year&gt;&lt;RecNum&gt;7&lt;/RecNum&gt;&lt;DisplayText&gt;[10]&lt;/DisplayText&gt;&lt;record&gt;&lt;rec-number&gt;7&lt;/rec-number&gt;&lt;foreign-keys&gt;&lt;key app="EN" db-id="29f59xwdpftfwkessv7x5fpcpta0a9rw05tx"&gt;7&lt;/key&gt;&lt;/foreign-keys&gt;&lt;ref-type name="Journal Article"&gt;17&lt;/ref-type&gt;&lt;contributors&gt;&lt;authors&gt;&lt;author&gt;Walker, J.&lt;/author&gt;&lt;author&gt;Hagan, L.&lt;/author&gt;&lt;author&gt;Fraser, H.&lt;/author&gt;&lt;author&gt;Martin, N. K.&lt;/author&gt;&lt;author&gt;Morgan, J.&lt;/author&gt;&lt;author&gt;Nasrullah, M.&lt;/author&gt;&lt;author&gt;Averhoff, F.&lt;/author&gt;&lt;author&gt;Otiashvili, D.&lt;/author&gt;&lt;author&gt;Chikovani, I.&lt;/author&gt;&lt;author&gt;Aladashvili, M.&lt;/author&gt;&lt;author&gt;Kuniholm, M.&lt;/author&gt;&lt;author&gt;Kirtadze, I.&lt;/author&gt;&lt;author&gt;Baliashvili, D.&lt;/author&gt;&lt;author&gt;Gvinjilia, L.&lt;/author&gt;&lt;author&gt;Asatiani, A.&lt;/author&gt;&lt;author&gt;Stvilia, K.&lt;/author&gt;&lt;author&gt;Khonelidze, I.&lt;/author&gt;&lt;author&gt;Butsashvili, M.&lt;/author&gt;&lt;author&gt;Tsertsvadze, T.&lt;/author&gt;&lt;author&gt;Gamkrelidze, A.&lt;/author&gt;&lt;author&gt;Kvaratskhelia, V.&lt;/author&gt;&lt;author&gt;Vickerman, P.&lt;/author&gt;&lt;/authors&gt;&lt;/contributors&gt;&lt;titles&gt;&lt;title&gt;Projected impact and pathways to success of the hepatitis C elimination program in Georgia, 2015–2020&lt;/title&gt;&lt;secondary-title&gt;J Hepatol&lt;/secondary-title&gt;&lt;/titles&gt;&lt;periodical&gt;&lt;full-title&gt;J Hepatol&lt;/full-title&gt;&lt;/periodical&gt;&lt;pages&gt;S70&lt;/pages&gt;&lt;volume&gt;66&lt;/volume&gt;&lt;dates&gt;&lt;year&gt;2017&lt;/year&gt;&lt;/dates&gt;&lt;urls&gt;&lt;/urls&gt;&lt;/record&gt;&lt;/Cite&gt;&lt;/EndNote&gt;</w:instrText>
      </w:r>
      <w:r>
        <w:fldChar w:fldCharType="separate"/>
      </w:r>
      <w:r w:rsidR="009D2AA1">
        <w:rPr>
          <w:noProof/>
        </w:rPr>
        <w:t>[</w:t>
      </w:r>
      <w:hyperlink w:anchor="_ENREF_10" w:tooltip="Walker, 2017 #7" w:history="1">
        <w:r w:rsidR="00003469">
          <w:rPr>
            <w:noProof/>
          </w:rPr>
          <w:t>10</w:t>
        </w:r>
      </w:hyperlink>
      <w:r w:rsidR="009D2AA1">
        <w:rPr>
          <w:noProof/>
        </w:rPr>
        <w:t>]</w:t>
      </w:r>
      <w:r>
        <w:fldChar w:fldCharType="end"/>
      </w:r>
      <w:r>
        <w:t>.</w:t>
      </w:r>
    </w:p>
    <w:p w14:paraId="231CA09B" w14:textId="77777777" w:rsidR="007A73B5" w:rsidRDefault="000B6DA2">
      <w:r>
        <w:t xml:space="preserve"> </w:t>
      </w:r>
    </w:p>
    <w:p w14:paraId="1C4A2DDC" w14:textId="6A16F7C3" w:rsidR="003F495B" w:rsidRDefault="00802323" w:rsidP="00815138">
      <w:r>
        <w:t>Our</w:t>
      </w:r>
      <w:r w:rsidR="000178B9">
        <w:t xml:space="preserve"> study quantified </w:t>
      </w:r>
      <w:r w:rsidR="000A6019">
        <w:t xml:space="preserve">the </w:t>
      </w:r>
      <w:r w:rsidR="000178B9">
        <w:t>HCV care cascade in Georgia three years after starting the national hepatitis C elimination program. T</w:t>
      </w:r>
      <w:r w:rsidR="009B306D">
        <w:t xml:space="preserve">he cascade highlights that there are gaps along the entire continuum of care. </w:t>
      </w:r>
      <w:r w:rsidR="0006209A">
        <w:t xml:space="preserve">The most significant gap is at the stage of diagnosis </w:t>
      </w:r>
      <w:r w:rsidR="006A4345">
        <w:t>and the overall success will depend on the ability of the elimination program to identify 90% of people living with HCV infection.</w:t>
      </w:r>
      <w:r w:rsidR="001233C5">
        <w:t xml:space="preserve"> </w:t>
      </w:r>
      <w:r w:rsidR="003A086D">
        <w:t>The c</w:t>
      </w:r>
      <w:r w:rsidR="007F6A67">
        <w:t>ountry is ramping-up w</w:t>
      </w:r>
      <w:r w:rsidR="001233C5">
        <w:t xml:space="preserve">ide scale HCV screening </w:t>
      </w:r>
      <w:r w:rsidR="000A6019">
        <w:t>and</w:t>
      </w:r>
      <w:r w:rsidR="007F6A67">
        <w:t xml:space="preserve"> </w:t>
      </w:r>
      <w:r w:rsidR="003A086D">
        <w:t xml:space="preserve">has </w:t>
      </w:r>
      <w:r w:rsidR="007F6A67">
        <w:t>already</w:t>
      </w:r>
      <w:r w:rsidR="001233C5">
        <w:t xml:space="preserve"> </w:t>
      </w:r>
      <w:r w:rsidR="003A086D">
        <w:t xml:space="preserve">tested </w:t>
      </w:r>
      <w:r w:rsidR="000A6019">
        <w:t xml:space="preserve">close to </w:t>
      </w:r>
      <w:r w:rsidR="001233C5">
        <w:t>one million persons</w:t>
      </w:r>
      <w:r w:rsidR="007F6A67">
        <w:t>.</w:t>
      </w:r>
      <w:r w:rsidR="001233C5">
        <w:t xml:space="preserve"> </w:t>
      </w:r>
      <w:r w:rsidR="007F6A67">
        <w:t>H</w:t>
      </w:r>
      <w:r w:rsidR="001233C5">
        <w:t>owever</w:t>
      </w:r>
      <w:r w:rsidR="007F6A67">
        <w:t>,</w:t>
      </w:r>
      <w:r w:rsidR="001233C5">
        <w:t xml:space="preserve"> many at-risk Georgians remain unscreened, </w:t>
      </w:r>
      <w:r w:rsidR="00FB1AC9">
        <w:t>underlin</w:t>
      </w:r>
      <w:r w:rsidR="001233C5">
        <w:t>ing</w:t>
      </w:r>
      <w:r w:rsidR="00FB1AC9">
        <w:t xml:space="preserve"> the need for </w:t>
      </w:r>
      <w:r w:rsidR="00815138">
        <w:t>target</w:t>
      </w:r>
      <w:r w:rsidR="00770047">
        <w:t>ed</w:t>
      </w:r>
      <w:r w:rsidR="00815138">
        <w:t xml:space="preserve"> services for those at highest risk of HCV infection </w:t>
      </w:r>
      <w:r w:rsidR="00815138">
        <w:fldChar w:fldCharType="begin">
          <w:fldData xml:space="preserve">PEVuZE5vdGU+PENpdGU+PEF1dGhvcj5OYXNydWxsYWg8L0F1dGhvcj48WWVhcj4yMDE3PC9ZZWFy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</w:fldData>
        </w:fldChar>
      </w:r>
      <w:r w:rsidR="009D2AA1">
        <w:instrText xml:space="preserve"> ADDIN EN.CITE </w:instrText>
      </w:r>
      <w:r w:rsidR="009D2AA1">
        <w:fldChar w:fldCharType="begin">
          <w:fldData xml:space="preserve">PEVuZE5vdGU+PENpdGU+PEF1dGhvcj5OYXNydWxsYWg8L0F1dGhvcj48WWVhcj4yMDE3PC9ZZWFy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</w:fldData>
        </w:fldChar>
      </w:r>
      <w:r w:rsidR="009D2AA1">
        <w:instrText xml:space="preserve"> ADDIN EN.CITE.DATA </w:instrText>
      </w:r>
      <w:r w:rsidR="009D2AA1">
        <w:fldChar w:fldCharType="end"/>
      </w:r>
      <w:r w:rsidR="00815138">
        <w:fldChar w:fldCharType="separate"/>
      </w:r>
      <w:r w:rsidR="009D2AA1">
        <w:rPr>
          <w:noProof/>
        </w:rPr>
        <w:t>[</w:t>
      </w:r>
      <w:hyperlink w:anchor="_ENREF_11" w:tooltip="Nasrullah, 2017 #5" w:history="1">
        <w:r w:rsidR="00003469">
          <w:rPr>
            <w:noProof/>
          </w:rPr>
          <w:t>11</w:t>
        </w:r>
      </w:hyperlink>
      <w:r w:rsidR="009D2AA1">
        <w:rPr>
          <w:noProof/>
        </w:rPr>
        <w:t>]</w:t>
      </w:r>
      <w:r w:rsidR="00815138">
        <w:fldChar w:fldCharType="end"/>
      </w:r>
      <w:r w:rsidR="00815138">
        <w:t xml:space="preserve">. </w:t>
      </w:r>
      <w:r w:rsidR="003F495B">
        <w:t>S</w:t>
      </w:r>
      <w:r w:rsidR="00954CC4">
        <w:t xml:space="preserve">caling-up screening efforts </w:t>
      </w:r>
      <w:r w:rsidR="000A6019">
        <w:t xml:space="preserve">alone </w:t>
      </w:r>
      <w:r w:rsidR="00044E87">
        <w:t>is</w:t>
      </w:r>
      <w:r w:rsidR="00954CC4">
        <w:t xml:space="preserve"> not sufficient </w:t>
      </w:r>
      <w:r w:rsidR="00B36C59">
        <w:t xml:space="preserve">if people </w:t>
      </w:r>
      <w:r w:rsidR="00954CC4">
        <w:t>with positive HCV antibod</w:t>
      </w:r>
      <w:r w:rsidR="00B36C59">
        <w:t xml:space="preserve">ies are </w:t>
      </w:r>
      <w:r w:rsidR="00044E87">
        <w:t xml:space="preserve">not </w:t>
      </w:r>
      <w:r w:rsidR="00B36C59">
        <w:t xml:space="preserve">engaged in care. As shown in our study of almost 87 </w:t>
      </w:r>
      <w:r w:rsidR="00044E87">
        <w:t xml:space="preserve">thousand </w:t>
      </w:r>
      <w:r w:rsidR="00B36C59">
        <w:t xml:space="preserve">persons with positive anti-HCV </w:t>
      </w:r>
      <w:r w:rsidR="000A6019">
        <w:t xml:space="preserve">antibodies </w:t>
      </w:r>
      <w:r w:rsidR="00B36C59">
        <w:t xml:space="preserve">in Georgia </w:t>
      </w:r>
      <w:r w:rsidR="003F495B">
        <w:t xml:space="preserve">24,699 (28.5%) did not get </w:t>
      </w:r>
      <w:r w:rsidR="00B36C59">
        <w:t xml:space="preserve">confirmatory testing </w:t>
      </w:r>
      <w:r w:rsidR="003F495B">
        <w:t xml:space="preserve">for chronic HCV infection, which is </w:t>
      </w:r>
      <w:r w:rsidR="000A6019">
        <w:t xml:space="preserve">an </w:t>
      </w:r>
      <w:r w:rsidR="003F495B">
        <w:t xml:space="preserve">unacceptably high drop-out rate. Reaching 90% target for diagnosis will require both high HCV testing coverage and effective linkage to confirmatory </w:t>
      </w:r>
      <w:r w:rsidR="000A6019">
        <w:t xml:space="preserve">testing </w:t>
      </w:r>
      <w:r w:rsidR="003F495B">
        <w:t>and care services.</w:t>
      </w:r>
    </w:p>
    <w:p w14:paraId="64CE0957" w14:textId="77777777" w:rsidR="00815138" w:rsidRDefault="00815138"/>
    <w:p w14:paraId="4F494631" w14:textId="4808FC3D" w:rsidR="00D77C43" w:rsidRDefault="00794D2B" w:rsidP="00B8276F">
      <w:r>
        <w:t>Improvements are needed in the subsequent stages of</w:t>
      </w:r>
      <w:r w:rsidR="00C44CFB">
        <w:t xml:space="preserve"> the</w:t>
      </w:r>
      <w:r>
        <w:t xml:space="preserve"> cascade</w:t>
      </w:r>
      <w:r w:rsidR="00C44CFB">
        <w:t xml:space="preserve"> </w:t>
      </w:r>
      <w:r w:rsidR="00B8276F">
        <w:t>including in</w:t>
      </w:r>
      <w:r w:rsidR="00C44CFB">
        <w:t xml:space="preserve"> treatment uptake. Overall 85.8% of diagnosed persons initiated treatment. This compares favorably to recent international reports </w:t>
      </w:r>
      <w:r w:rsidR="00C44CFB">
        <w:fldChar w:fldCharType="begin">
          <w:fldData xml:space="preserve">PEVuZE5vdGU+PENpdGU+PEF1dGhvcj5KYW5qdWE8L0F1dGhvcj48WWVhcj4yMDE2PC9ZZWFyPjxS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</w:fldData>
        </w:fldChar>
      </w:r>
      <w:r w:rsidR="009D2AA1">
        <w:instrText xml:space="preserve"> ADDIN EN.CITE </w:instrText>
      </w:r>
      <w:r w:rsidR="009D2AA1">
        <w:fldChar w:fldCharType="begin">
          <w:fldData xml:space="preserve">PEVuZE5vdGU+PENpdGU+PEF1dGhvcj5KYW5qdWE8L0F1dGhvcj48WWVhcj4yMDE2PC9ZZWFyPjxS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</w:fldData>
        </w:fldChar>
      </w:r>
      <w:r w:rsidR="009D2AA1">
        <w:instrText xml:space="preserve"> ADDIN EN.CITE.DATA </w:instrText>
      </w:r>
      <w:r w:rsidR="009D2AA1">
        <w:fldChar w:fldCharType="end"/>
      </w:r>
      <w:r w:rsidR="00C44CFB">
        <w:fldChar w:fldCharType="separate"/>
      </w:r>
      <w:r w:rsidR="009D2AA1">
        <w:rPr>
          <w:noProof/>
        </w:rPr>
        <w:t>[</w:t>
      </w:r>
      <w:hyperlink w:anchor="_ENREF_12" w:tooltip="Janjua, 2016 #9" w:history="1">
        <w:r w:rsidR="00003469">
          <w:rPr>
            <w:noProof/>
          </w:rPr>
          <w:t>12-14</w:t>
        </w:r>
      </w:hyperlink>
      <w:r w:rsidR="009D2AA1">
        <w:rPr>
          <w:noProof/>
        </w:rPr>
        <w:t>]</w:t>
      </w:r>
      <w:r w:rsidR="00C44CFB">
        <w:fldChar w:fldCharType="end"/>
      </w:r>
      <w:r w:rsidR="00C44CFB">
        <w:t xml:space="preserve">, </w:t>
      </w:r>
      <w:r w:rsidR="004B7D70">
        <w:t>but</w:t>
      </w:r>
      <w:r w:rsidR="00C44CFB">
        <w:t xml:space="preserve"> it also fall</w:t>
      </w:r>
      <w:r w:rsidR="004B7D70">
        <w:t>s</w:t>
      </w:r>
      <w:r w:rsidR="00C44CFB">
        <w:t xml:space="preserve"> short from </w:t>
      </w:r>
      <w:r w:rsidR="000A6019">
        <w:t xml:space="preserve">the </w:t>
      </w:r>
      <w:r w:rsidR="00C44CFB">
        <w:t xml:space="preserve">national target of treating 95% of diagnosed persons. </w:t>
      </w:r>
      <w:r w:rsidR="00B8276F">
        <w:t xml:space="preserve">Acknowledging the need for innovative strategies to increase access to </w:t>
      </w:r>
      <w:r w:rsidR="00D77C43">
        <w:t xml:space="preserve">services, Georgia began decentralizing HCV care through integrating screening and treatment services within primary healthcare across the country and within harm reduction services for PWID. Decentralization </w:t>
      </w:r>
      <w:r w:rsidR="00F44C63">
        <w:t>has been shown to be beneficial in international setting</w:t>
      </w:r>
      <w:r w:rsidR="000A6019">
        <w:t>s</w:t>
      </w:r>
      <w:r w:rsidR="00F44C63">
        <w:t xml:space="preserve"> and it </w:t>
      </w:r>
      <w:r w:rsidR="00D77C43">
        <w:t xml:space="preserve">is expected to increase the impact </w:t>
      </w:r>
      <w:r w:rsidR="00F44C63">
        <w:t xml:space="preserve">in Georgia </w:t>
      </w:r>
      <w:r w:rsidR="00044E87">
        <w:t>a</w:t>
      </w:r>
      <w:r w:rsidR="00F44C63">
        <w:t>s well</w:t>
      </w:r>
      <w:r w:rsidR="00044E87">
        <w:t>,</w:t>
      </w:r>
      <w:r w:rsidR="00F44C63">
        <w:t xml:space="preserve"> </w:t>
      </w:r>
      <w:r w:rsidR="00D77C43">
        <w:t>particularly for vulnerable populations</w:t>
      </w:r>
      <w:r w:rsidR="00F44C63">
        <w:t xml:space="preserve"> </w:t>
      </w:r>
      <w:r w:rsidR="00F44C63">
        <w:fldChar w:fldCharType="begin">
          <w:fldData xml:space="preserve">PEVuZE5vdGU+PENpdGU+PEF1dGhvcj5Bcm9yYTwvQXV0aG9yPjxZZWFyPjIwMTE8L1llYXI+PFJl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</w:fldData>
        </w:fldChar>
      </w:r>
      <w:r w:rsidR="009D2AA1">
        <w:instrText xml:space="preserve"> ADDIN EN.CITE </w:instrText>
      </w:r>
      <w:r w:rsidR="009D2AA1">
        <w:fldChar w:fldCharType="begin">
          <w:fldData xml:space="preserve">PEVuZE5vdGU+PENpdGU+PEF1dGhvcj5Bcm9yYTwvQXV0aG9yPjxZZWFyPjIwMTE8L1llYXI+PFJl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</w:fldData>
        </w:fldChar>
      </w:r>
      <w:r w:rsidR="009D2AA1">
        <w:instrText xml:space="preserve"> ADDIN EN.CITE.DATA </w:instrText>
      </w:r>
      <w:r w:rsidR="009D2AA1">
        <w:fldChar w:fldCharType="end"/>
      </w:r>
      <w:r w:rsidR="00F44C63">
        <w:fldChar w:fldCharType="separate"/>
      </w:r>
      <w:r w:rsidR="009D2AA1">
        <w:rPr>
          <w:noProof/>
        </w:rPr>
        <w:t>[</w:t>
      </w:r>
      <w:hyperlink w:anchor="_ENREF_15" w:tooltip="Arora, 2011 #20" w:history="1">
        <w:r w:rsidR="00003469">
          <w:rPr>
            <w:noProof/>
          </w:rPr>
          <w:t>15-18</w:t>
        </w:r>
      </w:hyperlink>
      <w:r w:rsidR="009D2AA1">
        <w:rPr>
          <w:noProof/>
        </w:rPr>
        <w:t>]</w:t>
      </w:r>
      <w:r w:rsidR="00F44C63">
        <w:fldChar w:fldCharType="end"/>
      </w:r>
      <w:r w:rsidR="00D77C43">
        <w:t>.</w:t>
      </w:r>
    </w:p>
    <w:p w14:paraId="49169BBE" w14:textId="77777777" w:rsidR="00D77C43" w:rsidRDefault="00D77C43" w:rsidP="00B8276F"/>
    <w:p w14:paraId="0361AEFB" w14:textId="41D58C96" w:rsidR="004B7D70" w:rsidRDefault="004B7D70">
      <w:r>
        <w:t xml:space="preserve">Treatment completion rate was very high with </w:t>
      </w:r>
      <w:r w:rsidR="00046CAD">
        <w:t>lost to follow-up rate of just</w:t>
      </w:r>
      <w:r>
        <w:t xml:space="preserve"> 1.5%</w:t>
      </w:r>
      <w:r w:rsidR="00046CAD">
        <w:t xml:space="preserve">. </w:t>
      </w:r>
      <w:r w:rsidR="009E3F28">
        <w:t xml:space="preserve">Significant loss of patients occurred </w:t>
      </w:r>
      <w:r w:rsidR="00046CAD">
        <w:t xml:space="preserve">after completion of treatment when 20.5% of persons eligible for SVR assessment did not return for </w:t>
      </w:r>
      <w:r w:rsidR="00BD4D0E">
        <w:t xml:space="preserve">the </w:t>
      </w:r>
      <w:r w:rsidR="00046CAD">
        <w:t>final test.</w:t>
      </w:r>
      <w:r w:rsidR="000F663D">
        <w:t xml:space="preserve"> International real-world experience with </w:t>
      </w:r>
      <w:r w:rsidR="000A6019">
        <w:t>follow-up after treatment is</w:t>
      </w:r>
      <w:r w:rsidR="000F663D">
        <w:t xml:space="preserve"> scarce</w:t>
      </w:r>
      <w:r w:rsidR="00B67A8D">
        <w:t xml:space="preserve"> and reported data show lower drop-out rates, e.g. </w:t>
      </w:r>
      <w:r w:rsidR="000F663D">
        <w:t xml:space="preserve"> HCV-TARGET study reported of up to 8% </w:t>
      </w:r>
      <w:r w:rsidR="00AD3C79">
        <w:t>drop-out</w:t>
      </w:r>
      <w:r w:rsidR="000F663D">
        <w:t xml:space="preserve"> </w:t>
      </w:r>
      <w:r w:rsidR="000F663D">
        <w:fldChar w:fldCharType="begin"/>
      </w:r>
      <w:r w:rsidR="009D2AA1">
        <w:instrText xml:space="preserve"> ADDIN EN.CITE &lt;EndNote&gt;&lt;Cite&gt;&lt;Author&gt;Feld&lt;/Author&gt;&lt;Year&gt;2016&lt;/Year&gt;&lt;RecNum&gt;11&lt;/RecNum&gt;&lt;DisplayText&gt;[19]&lt;/DisplayText&gt;&lt;record&gt;&lt;rec-number&gt;11&lt;/rec-number&gt;&lt;foreign-keys&gt;&lt;key app="EN" db-id="29f59xwdpftfwkessv7x5fpcpta0a9rw05tx"&gt;11&lt;/key&gt;&lt;/foreign-keys&gt;&lt;ref-type name="Journal Article"&gt;17&lt;/ref-type&gt;&lt;contributors&gt;&lt;authors&gt;&lt;author&gt;Feld, Jordan J.&lt;/author&gt;&lt;author&gt;Maan, Raoel&lt;/author&gt;&lt;author&gt;Zeuzem, Stefan&lt;/author&gt;&lt;author&gt;Kuo, Alexander&lt;/author&gt;&lt;author&gt;Nelson, David R.&lt;/author&gt;&lt;author&gt;Di Bisceglie, Adrian M.&lt;/author&gt;&lt;author&gt;Manns, Michael P.&lt;/author&gt;&lt;author&gt;Sherman, Ken&lt;/author&gt;&lt;author&gt;Frazier, Lynn M.&lt;/author&gt;&lt;author&gt;Sterling, Richard&lt;/author&gt;&lt;author&gt;Mailliard, Mark&lt;/author&gt;&lt;author&gt;Schmidt, Monica&lt;/author&gt;&lt;author&gt;Akushevich, Lucy&lt;/author&gt;&lt;author&gt;Vainorius, Monika&lt;/author&gt;&lt;author&gt;Fried, Michael W.&lt;/author&gt;&lt;/authors&gt;&lt;/contributors&gt;&lt;titles&gt;&lt;title&gt;Effectiveness and Safety of Sofosbuvir-Based Regimens for Chronic HCV Genotype 3 Infection: Results of the HCV-TARGET Study&lt;/title&gt;&lt;secondary-title&gt;Clin Infect Dis&lt;/secondary-title&gt;&lt;/titles&gt;&lt;periodical&gt;&lt;full-title&gt;Clin Infect Dis&lt;/full-title&gt;&lt;/periodical&gt;&lt;pages&gt;776-783&lt;/pages&gt;&lt;volume&gt;63&lt;/volume&gt;&lt;number&gt;6&lt;/number&gt;&lt;dates&gt;&lt;year&gt;2016&lt;/year&gt;&lt;/dates&gt;&lt;isbn&gt;1058-4838&amp;#xD;1537-6591&lt;/isbn&gt;&lt;urls&gt;&lt;/urls&gt;&lt;electronic-resource-num&gt;10.1093/cid/ciw387&lt;/electronic-resource-num&gt;&lt;/record&gt;&lt;/Cite&gt;&lt;/EndNote&gt;</w:instrText>
      </w:r>
      <w:r w:rsidR="000F663D">
        <w:fldChar w:fldCharType="separate"/>
      </w:r>
      <w:r w:rsidR="009D2AA1">
        <w:rPr>
          <w:noProof/>
        </w:rPr>
        <w:t>[</w:t>
      </w:r>
      <w:hyperlink w:anchor="_ENREF_19" w:tooltip="Feld, 2016 #11" w:history="1">
        <w:r w:rsidR="00003469">
          <w:rPr>
            <w:noProof/>
          </w:rPr>
          <w:t>19</w:t>
        </w:r>
      </w:hyperlink>
      <w:r w:rsidR="009D2AA1">
        <w:rPr>
          <w:noProof/>
        </w:rPr>
        <w:t>]</w:t>
      </w:r>
      <w:r w:rsidR="000F663D">
        <w:fldChar w:fldCharType="end"/>
      </w:r>
      <w:r w:rsidR="00B67A8D">
        <w:t>.</w:t>
      </w:r>
      <w:r w:rsidR="000F663D">
        <w:t xml:space="preserve"> </w:t>
      </w:r>
      <w:proofErr w:type="gramStart"/>
      <w:r w:rsidR="000A6019">
        <w:t xml:space="preserve">Even though the cure rate was very high in those who </w:t>
      </w:r>
      <w:r w:rsidR="000A6019">
        <w:lastRenderedPageBreak/>
        <w:t>returned for post-</w:t>
      </w:r>
      <w:proofErr w:type="spellStart"/>
      <w:r w:rsidR="000A6019">
        <w:t>tretmnet</w:t>
      </w:r>
      <w:proofErr w:type="spellEnd"/>
      <w:r w:rsidR="000A6019">
        <w:t xml:space="preserve"> testing (intention-to-treat), it difficult to know the actual cure rate with such a lost to follow up rate.</w:t>
      </w:r>
      <w:proofErr w:type="gramEnd"/>
      <w:r w:rsidR="000A6019">
        <w:t xml:space="preserve">  </w:t>
      </w:r>
      <w:r w:rsidR="00AC5554">
        <w:t xml:space="preserve">. </w:t>
      </w:r>
      <w:r w:rsidR="00044E87">
        <w:t>For the time being only 19% of estimated number of HCV patients have documented cure. However, if we</w:t>
      </w:r>
      <w:r w:rsidR="00AC5554">
        <w:t xml:space="preserve"> assume that </w:t>
      </w:r>
      <w:r w:rsidR="002363AF">
        <w:t xml:space="preserve">SVR rates are same in lost and returning persons, </w:t>
      </w:r>
      <w:r w:rsidR="00C14BA3">
        <w:t xml:space="preserve">the proportion of cured persons increases to 24%, but </w:t>
      </w:r>
      <w:r w:rsidR="002363AF">
        <w:t>this needs to be validated</w:t>
      </w:r>
      <w:r w:rsidR="00BD4D0E">
        <w:t xml:space="preserve"> since patients who don’t return for final testing may have lower cure rates</w:t>
      </w:r>
      <w:r w:rsidR="00C14BA3">
        <w:t>.</w:t>
      </w:r>
      <w:r w:rsidR="002363AF">
        <w:t xml:space="preserve"> </w:t>
      </w:r>
    </w:p>
    <w:p w14:paraId="55827653" w14:textId="77777777" w:rsidR="004B7D70" w:rsidRDefault="004B7D70"/>
    <w:p w14:paraId="09022F43" w14:textId="00297B15" w:rsidR="00333B91" w:rsidRDefault="009D2AA1" w:rsidP="007501EB">
      <w:r>
        <w:t xml:space="preserve">SOF-based treatment had lower overall SVR rate compared to LDV/SOF (82.1% vs. 98.4%, </w:t>
      </w:r>
      <w:r w:rsidRPr="009D2AA1">
        <w:rPr>
          <w:i/>
        </w:rPr>
        <w:t>p</w:t>
      </w:r>
      <w:r>
        <w:t xml:space="preserve">&lt;0.0001). Particularly low response rates were seen with SOF/RBV </w:t>
      </w:r>
      <w:r w:rsidR="00687253">
        <w:t>dual combination</w:t>
      </w:r>
      <w:r w:rsidR="00BA244A">
        <w:t xml:space="preserve"> in comparison to interferon based combinations</w:t>
      </w:r>
      <w:proofErr w:type="gramStart"/>
      <w:r w:rsidR="00BA244A">
        <w:t>?</w:t>
      </w:r>
      <w:r w:rsidR="00687253">
        <w:t>,</w:t>
      </w:r>
      <w:proofErr w:type="gramEnd"/>
      <w:r w:rsidR="00687253">
        <w:t xml:space="preserve"> with SVR</w:t>
      </w:r>
      <w:r>
        <w:t xml:space="preserve"> ranging between 69% and 77%. These data are in line with international </w:t>
      </w:r>
      <w:r w:rsidR="00687253">
        <w:t>experience</w:t>
      </w:r>
      <w:r>
        <w:t xml:space="preserve"> </w:t>
      </w:r>
      <w:r>
        <w:fldChar w:fldCharType="begin">
          <w:fldData xml:space="preserve">PEVuZE5vdGU+PENpdGU+PEF1dGhvcj5BbXB1ZXJvPC9BdXRob3I+PFllYXI+MjAxNjwvWWVhcj48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</w:fldData>
        </w:fldChar>
      </w:r>
      <w:r>
        <w:instrText xml:space="preserve"> ADDIN EN.CITE </w:instrText>
      </w:r>
      <w:r>
        <w:fldChar w:fldCharType="begin">
          <w:fldData xml:space="preserve">PEVuZE5vdGU+PENpdGU+PEF1dGhvcj5BbXB1ZXJvPC9BdXRob3I+PFllYXI+MjAxNjwvWWVhcj48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</w:fldData>
        </w:fldChar>
      </w:r>
      <w:r>
        <w:instrText xml:space="preserve"> ADDIN EN.CITE.DATA </w:instrText>
      </w:r>
      <w:r>
        <w:fldChar w:fldCharType="end"/>
      </w:r>
      <w:r>
        <w:fldChar w:fldCharType="separate"/>
      </w:r>
      <w:r>
        <w:rPr>
          <w:noProof/>
        </w:rPr>
        <w:t>[</w:t>
      </w:r>
      <w:hyperlink w:anchor="_ENREF_20" w:tooltip="Ampuero, 2016 #26" w:history="1">
        <w:r w:rsidR="00003469">
          <w:rPr>
            <w:noProof/>
          </w:rPr>
          <w:t>20-22</w:t>
        </w:r>
      </w:hyperlink>
      <w:r>
        <w:rPr>
          <w:noProof/>
        </w:rPr>
        <w:t>]</w:t>
      </w:r>
      <w:r>
        <w:fldChar w:fldCharType="end"/>
      </w:r>
      <w:r>
        <w:t>.</w:t>
      </w:r>
    </w:p>
    <w:p w14:paraId="33DBE067" w14:textId="77777777" w:rsidR="00333B91" w:rsidRDefault="00333B91" w:rsidP="007501EB"/>
    <w:p w14:paraId="153C98B3" w14:textId="3A9218D7" w:rsidR="009D2AA1" w:rsidRDefault="005D5610" w:rsidP="009D2AA1">
      <w:r>
        <w:t xml:space="preserve">As it would be expected LDV/SOF achieved </w:t>
      </w:r>
      <w:r w:rsidR="009751EC">
        <w:t>h</w:t>
      </w:r>
      <w:r w:rsidR="009D2AA1">
        <w:t xml:space="preserve">igh cure rate in genotype 1 patients in </w:t>
      </w:r>
      <w:r w:rsidR="00BA47A6">
        <w:t xml:space="preserve">our </w:t>
      </w:r>
      <w:r w:rsidR="009D2AA1">
        <w:t xml:space="preserve">Georgian cohort </w:t>
      </w:r>
      <w:r w:rsidR="009751EC">
        <w:t>similar to</w:t>
      </w:r>
      <w:r w:rsidR="00B74699">
        <w:t xml:space="preserve"> data from clinical trials and real-world studies </w:t>
      </w:r>
      <w:r w:rsidR="00B74699">
        <w:fldChar w:fldCharType="begin">
          <w:fldData xml:space="preserve">PEVuZE5vdGU+PENpdGU+PEF1dGhvcj5BZmRoYWw8L0F1dGhvcj48WWVhcj4yMDE0PC9ZZWFyPjxS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</w:fldData>
        </w:fldChar>
      </w:r>
      <w:r w:rsidR="00B74699">
        <w:instrText xml:space="preserve"> ADDIN EN.CITE </w:instrText>
      </w:r>
      <w:r w:rsidR="00B74699">
        <w:fldChar w:fldCharType="begin">
          <w:fldData xml:space="preserve">PEVuZE5vdGU+PENpdGU+PEF1dGhvcj5BZmRoYWw8L0F1dGhvcj48WWVhcj4yMDE0PC9ZZWFyPjxS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</w:fldData>
        </w:fldChar>
      </w:r>
      <w:r w:rsidR="00B74699">
        <w:instrText xml:space="preserve"> ADDIN EN.CITE.DATA </w:instrText>
      </w:r>
      <w:r w:rsidR="00B74699">
        <w:fldChar w:fldCharType="end"/>
      </w:r>
      <w:r w:rsidR="00B74699">
        <w:fldChar w:fldCharType="separate"/>
      </w:r>
      <w:r w:rsidR="00B74699">
        <w:rPr>
          <w:noProof/>
        </w:rPr>
        <w:t>[</w:t>
      </w:r>
      <w:hyperlink w:anchor="_ENREF_23" w:tooltip="Afdhal, 2014 #28" w:history="1">
        <w:r w:rsidR="00003469">
          <w:rPr>
            <w:noProof/>
          </w:rPr>
          <w:t>23-25</w:t>
        </w:r>
      </w:hyperlink>
      <w:r w:rsidR="00B74699">
        <w:rPr>
          <w:noProof/>
        </w:rPr>
        <w:t>]</w:t>
      </w:r>
      <w:r w:rsidR="00B74699">
        <w:fldChar w:fldCharType="end"/>
      </w:r>
      <w:r w:rsidR="00B74699">
        <w:t>.</w:t>
      </w:r>
      <w:r w:rsidR="009751EC">
        <w:t xml:space="preserve"> </w:t>
      </w:r>
      <w:r w:rsidR="009D2AA1">
        <w:t xml:space="preserve">LDV/SOF in combination with ribavirin proved to be highly effective in genotype 2 and 3 infections, and thus can be considered as </w:t>
      </w:r>
      <w:proofErr w:type="spellStart"/>
      <w:r w:rsidR="009D2AA1">
        <w:t>pangenotypic</w:t>
      </w:r>
      <w:proofErr w:type="spellEnd"/>
      <w:r w:rsidR="009D2AA1">
        <w:t xml:space="preserve"> combination at least in Georgian settings. </w:t>
      </w:r>
    </w:p>
    <w:p w14:paraId="50BAD73B" w14:textId="77777777" w:rsidR="009D2AA1" w:rsidRDefault="009D2AA1" w:rsidP="007501EB"/>
    <w:p w14:paraId="2ADFC1DC" w14:textId="743B6AAD" w:rsidR="00857320" w:rsidRDefault="00100DC3" w:rsidP="007501EB">
      <w:r>
        <w:t xml:space="preserve">One of the most important highlights </w:t>
      </w:r>
      <w:r w:rsidR="00333B91">
        <w:t xml:space="preserve">of Georgian program </w:t>
      </w:r>
      <w:r>
        <w:t>is</w:t>
      </w:r>
      <w:r w:rsidR="00333B91">
        <w:t xml:space="preserve"> the</w:t>
      </w:r>
      <w:r>
        <w:t xml:space="preserve"> high cure rates in</w:t>
      </w:r>
      <w:r w:rsidR="00C37D06">
        <w:t xml:space="preserve"> HCV genotype 3</w:t>
      </w:r>
      <w:r>
        <w:t>, despite it being considered the most challenging</w:t>
      </w:r>
      <w:r w:rsidR="00BA47A6">
        <w:t xml:space="preserve"> genotype to treat</w:t>
      </w:r>
      <w:r w:rsidR="00C37D06">
        <w:t xml:space="preserve"> </w:t>
      </w:r>
      <w:r w:rsidR="00C37D06">
        <w:fldChar w:fldCharType="begin"/>
      </w:r>
      <w:r w:rsidR="00B74699">
        <w:instrText xml:space="preserve"> ADDIN EN.CITE &lt;EndNote&gt;&lt;Cite&gt;&lt;Author&gt;Chan&lt;/Author&gt;&lt;Year&gt;2017&lt;/Year&gt;&lt;RecNum&gt;33&lt;/RecNum&gt;&lt;DisplayText&gt;[26]&lt;/DisplayText&gt;&lt;record&gt;&lt;rec-number&gt;33&lt;/rec-number&gt;&lt;foreign-keys&gt;&lt;key app="EN" db-id="29f59xwdpftfwkessv7x5fpcpta0a9rw05tx"&gt;33&lt;/key&gt;&lt;/foreign-keys&gt;&lt;ref-type name="Journal Article"&gt;17&lt;/ref-type&gt;&lt;contributors&gt;&lt;authors&gt;&lt;author&gt;Chan, A.&lt;/author&gt;&lt;author&gt;Patel, K.&lt;/author&gt;&lt;author&gt;Naggie, S.&lt;/author&gt;&lt;/authors&gt;&lt;/contributors&gt;&lt;auth-address&gt;Division of Infectious Diseases, Department of Medicine, Duke University School of Medicine, Durham, NC, USA.&amp;#xD;Infectious Diseases Research, Duke Clinical Research Institute, Durham, NC, USA.&amp;#xD;Toronto Center for Liver Disease, University of Toronto, Toronto, ON, Canada.&amp;#xD;Division of Infectious Diseases, Department of Medicine, Duke University School of Medicine, Durham, NC, USA. susanna.naggie@dm.duke.edu.&amp;#xD;Infectious Diseases Research, Duke Clinical Research Institute, Durham, NC, USA. susanna.naggie@dm.duke.edu.&lt;/auth-address&gt;&lt;titles&gt;&lt;title&gt;Genotype 3 Infection: The Last Stand of Hepatitis C Virus&lt;/title&gt;&lt;secondary-title&gt;Drugs&lt;/secondary-title&gt;&lt;/titles&gt;&lt;periodical&gt;&lt;full-title&gt;Drugs&lt;/full-title&gt;&lt;/periodical&gt;&lt;pages&gt;131-144&lt;/pages&gt;&lt;volume&gt;77&lt;/volume&gt;&lt;number&gt;2&lt;/number&gt;&lt;edition&gt;2017/01/12&lt;/edition&gt;&lt;keywords&gt;&lt;keyword&gt;Antiviral Agents/pharmacology/*therapeutic use&lt;/keyword&gt;&lt;keyword&gt;Fatty Liver/etiology/virology&lt;/keyword&gt;&lt;keyword&gt;Genotype&lt;/keyword&gt;&lt;keyword&gt;Hepacivirus/classification/drug effects/*genetics/*pathogenicity&lt;/keyword&gt;&lt;keyword&gt;Hepatitis C/complications/*drug therapy/pathology/*virology&lt;/keyword&gt;&lt;keyword&gt;Humans&lt;/keyword&gt;&lt;/keywords&gt;&lt;dates&gt;&lt;year&gt;2017&lt;/year&gt;&lt;pub-dates&gt;&lt;date&gt;Feb&lt;/date&gt;&lt;/pub-dates&gt;&lt;/dates&gt;&lt;isbn&gt;1179-1950 (Electronic)&amp;#xD;0012-6667 (Linking)&lt;/isbn&gt;&lt;accession-num&gt;28074358&lt;/accession-num&gt;&lt;urls&gt;&lt;related-urls&gt;&lt;url&gt;http://www.ncbi.nlm.nih.gov/pubmed/28074358&lt;/url&gt;&lt;/related-urls&gt;&lt;/urls&gt;&lt;custom2&gt;5726887&lt;/custom2&gt;&lt;electronic-resource-num&gt;10.1007/s40265-016-0685-x&amp;#xD;10.1007/s40265-016-0685-x [pii]&lt;/electronic-resource-num&gt;&lt;language&gt;eng&lt;/language&gt;&lt;/record&gt;&lt;/Cite&gt;&lt;/EndNote&gt;</w:instrText>
      </w:r>
      <w:r w:rsidR="00C37D06">
        <w:fldChar w:fldCharType="separate"/>
      </w:r>
      <w:r w:rsidR="00B74699">
        <w:rPr>
          <w:noProof/>
        </w:rPr>
        <w:t>[</w:t>
      </w:r>
      <w:hyperlink w:anchor="_ENREF_26" w:tooltip="Chan, 2017 #33" w:history="1">
        <w:r w:rsidR="00003469">
          <w:rPr>
            <w:noProof/>
          </w:rPr>
          <w:t>26</w:t>
        </w:r>
      </w:hyperlink>
      <w:r w:rsidR="00B74699">
        <w:rPr>
          <w:noProof/>
        </w:rPr>
        <w:t>]</w:t>
      </w:r>
      <w:r w:rsidR="00C37D06">
        <w:fldChar w:fldCharType="end"/>
      </w:r>
      <w:r>
        <w:t>.</w:t>
      </w:r>
      <w:r w:rsidR="00C37D06">
        <w:t xml:space="preserve"> Georgia’s experience </w:t>
      </w:r>
      <w:r w:rsidR="00B35B12">
        <w:t xml:space="preserve">shows that high cure rates can be achieved in this genotype even without newer generation DAAs. </w:t>
      </w:r>
      <w:proofErr w:type="gramStart"/>
      <w:r w:rsidR="00B35B12">
        <w:t xml:space="preserve">SOF-based treatment </w:t>
      </w:r>
      <w:r w:rsidR="00BA47A6">
        <w:t xml:space="preserve">an </w:t>
      </w:r>
      <w:r w:rsidR="00B35B12">
        <w:t>achieved SVR rate of 91.8%, reaching 97% when used in combination with IFN even in patients with advanced liver fibrosis/cirrhosis.</w:t>
      </w:r>
      <w:proofErr w:type="gramEnd"/>
      <w:r w:rsidR="00B35B12">
        <w:t xml:space="preserve"> LDV/SOF in combination with RBV also proved to be highly effective with </w:t>
      </w:r>
      <w:r w:rsidR="00BA47A6">
        <w:t xml:space="preserve">a </w:t>
      </w:r>
      <w:r w:rsidR="00B35B12">
        <w:t>98% cure rate</w:t>
      </w:r>
      <w:r w:rsidR="007501EB">
        <w:t xml:space="preserve">. </w:t>
      </w:r>
      <w:r w:rsidR="00DC0DEF">
        <w:t xml:space="preserve">International experience of using LDV/SOF in genotype 3 is very limited, and in the few published studies SVR ranged between 78% and 91%, which is lower than Georgian experience </w:t>
      </w:r>
      <w:r w:rsidR="00DC0DEF">
        <w:fldChar w:fldCharType="begin">
          <w:fldData xml:space="preserve">PEVuZE5vdGU+PENpdGU+PEF1dGhvcj5EYWxnYXJkPC9BdXRob3I+PFllYXI+MjAxNzwvWWVhcj48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</w:fldData>
        </w:fldChar>
      </w:r>
      <w:r w:rsidR="00B74699">
        <w:instrText xml:space="preserve"> ADDIN EN.CITE </w:instrText>
      </w:r>
      <w:r w:rsidR="00B74699">
        <w:fldChar w:fldCharType="begin">
          <w:fldData xml:space="preserve">PEVuZE5vdGU+PENpdGU+PEF1dGhvcj5EYWxnYXJkPC9BdXRob3I+PFllYXI+MjAxNzwvWWVhcj48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</w:fldData>
        </w:fldChar>
      </w:r>
      <w:r w:rsidR="00B74699">
        <w:instrText xml:space="preserve"> ADDIN EN.CITE.DATA </w:instrText>
      </w:r>
      <w:r w:rsidR="00B74699">
        <w:fldChar w:fldCharType="end"/>
      </w:r>
      <w:r w:rsidR="00DC0DEF">
        <w:fldChar w:fldCharType="separate"/>
      </w:r>
      <w:r w:rsidR="00B74699">
        <w:rPr>
          <w:noProof/>
        </w:rPr>
        <w:t>[</w:t>
      </w:r>
      <w:hyperlink w:anchor="_ENREF_22" w:tooltip="Ioannou, 2016 #38" w:history="1">
        <w:r w:rsidR="00003469">
          <w:rPr>
            <w:noProof/>
          </w:rPr>
          <w:t>22</w:t>
        </w:r>
      </w:hyperlink>
      <w:r w:rsidR="00B74699">
        <w:rPr>
          <w:noProof/>
        </w:rPr>
        <w:t xml:space="preserve">, </w:t>
      </w:r>
      <w:hyperlink w:anchor="_ENREF_27" w:tooltip="Dalgard, 2017 #36" w:history="1">
        <w:r w:rsidR="00003469">
          <w:rPr>
            <w:noProof/>
          </w:rPr>
          <w:t>27-29</w:t>
        </w:r>
      </w:hyperlink>
      <w:r w:rsidR="00B74699">
        <w:rPr>
          <w:noProof/>
        </w:rPr>
        <w:t>]</w:t>
      </w:r>
      <w:r w:rsidR="00DC0DEF">
        <w:fldChar w:fldCharType="end"/>
      </w:r>
      <w:r w:rsidR="00DC0DEF">
        <w:t xml:space="preserve">. </w:t>
      </w:r>
      <w:r w:rsidR="007501EB">
        <w:t xml:space="preserve">SVR rates shown in </w:t>
      </w:r>
      <w:r w:rsidR="00C57AF7">
        <w:t xml:space="preserve">the </w:t>
      </w:r>
      <w:r w:rsidR="007501EB">
        <w:t>elimination program are comparable or even higher than those achieved with newer generation DAAs</w:t>
      </w:r>
      <w:r w:rsidR="00B35B12">
        <w:t xml:space="preserve"> </w:t>
      </w:r>
      <w:r w:rsidR="007501EB">
        <w:fldChar w:fldCharType="begin">
          <w:fldData xml:space="preserve">PEVuZE5vdGU+PENpdGU+PEF1dGhvcj5Gb3N0ZXI8L0F1dGhvcj48WWVhcj4yMDE1PC9ZZWFyPjxS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</w:fldData>
        </w:fldChar>
      </w:r>
      <w:r w:rsidR="00B74699">
        <w:instrText xml:space="preserve"> ADDIN EN.CITE </w:instrText>
      </w:r>
      <w:r w:rsidR="00B74699">
        <w:fldChar w:fldCharType="begin">
          <w:fldData xml:space="preserve">PEVuZE5vdGU+PENpdGU+PEF1dGhvcj5Gb3N0ZXI8L0F1dGhvcj48WWVhcj4yMDE1PC9ZZWFyPjxS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</w:fldData>
        </w:fldChar>
      </w:r>
      <w:r w:rsidR="00B74699">
        <w:instrText xml:space="preserve"> ADDIN EN.CITE.DATA </w:instrText>
      </w:r>
      <w:r w:rsidR="00B74699">
        <w:fldChar w:fldCharType="end"/>
      </w:r>
      <w:r w:rsidR="007501EB">
        <w:fldChar w:fldCharType="separate"/>
      </w:r>
      <w:r w:rsidR="00B74699">
        <w:rPr>
          <w:noProof/>
        </w:rPr>
        <w:t>[</w:t>
      </w:r>
      <w:hyperlink w:anchor="_ENREF_30" w:tooltip="Foster, 2015 #34" w:history="1">
        <w:r w:rsidR="00003469">
          <w:rPr>
            <w:noProof/>
          </w:rPr>
          <w:t>30</w:t>
        </w:r>
      </w:hyperlink>
      <w:r w:rsidR="00B74699">
        <w:rPr>
          <w:noProof/>
        </w:rPr>
        <w:t xml:space="preserve">, </w:t>
      </w:r>
      <w:hyperlink w:anchor="_ENREF_31" w:tooltip="Zeuzem, 2018 #35" w:history="1">
        <w:r w:rsidR="00003469">
          <w:rPr>
            <w:noProof/>
          </w:rPr>
          <w:t>31</w:t>
        </w:r>
      </w:hyperlink>
      <w:r w:rsidR="00B74699">
        <w:rPr>
          <w:noProof/>
        </w:rPr>
        <w:t>]</w:t>
      </w:r>
      <w:r w:rsidR="007501EB">
        <w:fldChar w:fldCharType="end"/>
      </w:r>
      <w:r w:rsidR="007501EB">
        <w:t xml:space="preserve">. The only </w:t>
      </w:r>
      <w:proofErr w:type="gramStart"/>
      <w:r w:rsidR="007501EB">
        <w:t>challenge in Georgian settings seem</w:t>
      </w:r>
      <w:proofErr w:type="gramEnd"/>
      <w:r w:rsidR="007501EB">
        <w:t xml:space="preserve"> to be SOF-experienced genotype 3 patients, who had lower SVR rates after re-treatment with LDV/SOF of 75.8%. However, re-treatment data </w:t>
      </w:r>
      <w:r w:rsidR="000C6F46">
        <w:t>was</w:t>
      </w:r>
      <w:r w:rsidR="007501EB">
        <w:t xml:space="preserve"> available only for 99 </w:t>
      </w:r>
      <w:r w:rsidR="00C14BA3">
        <w:t xml:space="preserve">such </w:t>
      </w:r>
      <w:r w:rsidR="007501EB">
        <w:t xml:space="preserve">persons, which is </w:t>
      </w:r>
      <w:proofErr w:type="gramStart"/>
      <w:r w:rsidR="008E4023">
        <w:t xml:space="preserve">too </w:t>
      </w:r>
      <w:r w:rsidR="007501EB">
        <w:t xml:space="preserve"> small</w:t>
      </w:r>
      <w:proofErr w:type="gramEnd"/>
      <w:r w:rsidR="007501EB">
        <w:t xml:space="preserve"> </w:t>
      </w:r>
      <w:r w:rsidR="008E4023">
        <w:t xml:space="preserve">a </w:t>
      </w:r>
      <w:r w:rsidR="007501EB">
        <w:t>sample size to draw meaningful conclusions.</w:t>
      </w:r>
      <w:r w:rsidR="00B35B12">
        <w:t xml:space="preserve"> </w:t>
      </w:r>
    </w:p>
    <w:p w14:paraId="651CDD13" w14:textId="77777777" w:rsidR="00B35B12" w:rsidRDefault="00B35B12"/>
    <w:p w14:paraId="1F5A1F09" w14:textId="55EA5DCB" w:rsidR="000C6F46" w:rsidRDefault="006F03B2" w:rsidP="00DC0DEF">
      <w:r>
        <w:t xml:space="preserve">LDV/SOF based treatment achieved high cure rates </w:t>
      </w:r>
      <w:r w:rsidR="00C14BA3">
        <w:t xml:space="preserve">in </w:t>
      </w:r>
      <w:r w:rsidR="00DC0DEF">
        <w:t>genotype 2 patients</w:t>
      </w:r>
      <w:r>
        <w:t xml:space="preserve"> as well of 98.8% when used as </w:t>
      </w:r>
      <w:r w:rsidR="00BA47A6">
        <w:t xml:space="preserve">an </w:t>
      </w:r>
      <w:r>
        <w:t xml:space="preserve">initial regimen and 95.4% among SOF-experienced persons. </w:t>
      </w:r>
      <w:r w:rsidR="000C6F46">
        <w:t xml:space="preserve">Such high </w:t>
      </w:r>
      <w:r w:rsidR="00BA47A6">
        <w:t xml:space="preserve">cure rates </w:t>
      </w:r>
      <w:proofErr w:type="gramStart"/>
      <w:r w:rsidR="00BA47A6">
        <w:t xml:space="preserve">using </w:t>
      </w:r>
      <w:r w:rsidR="000C6F46">
        <w:t xml:space="preserve"> LDV</w:t>
      </w:r>
      <w:proofErr w:type="gramEnd"/>
      <w:r w:rsidR="000C6F46">
        <w:t xml:space="preserve">/SOF in genotype 2 infection can be explained by genetic characteristics of HCV circulating in Georgia. Sequencing studies identified that more than 70% of genotype 2 viruses are actually recombinant form 2k/1b (RF_2k/1) </w:t>
      </w:r>
      <w:r w:rsidR="000C6F46">
        <w:fldChar w:fldCharType="begin">
          <w:fldData xml:space="preserve">PEVuZE5vdGU+PENpdGU+PEF1dGhvcj5LYXJjaGF2YTwvQXV0aG9yPjxZZWFyPjIwMTU8L1llYXI+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=
</w:fldData>
        </w:fldChar>
      </w:r>
      <w:r w:rsidR="00B74699">
        <w:instrText xml:space="preserve"> ADDIN EN.CITE </w:instrText>
      </w:r>
      <w:r w:rsidR="00B74699">
        <w:fldChar w:fldCharType="begin">
          <w:fldData xml:space="preserve">PEVuZE5vdGU+PENpdGU+PEF1dGhvcj5LYXJjaGF2YTwvQXV0aG9yPjxZZWFyPjIwMTU8L1llYXI+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=
</w:fldData>
        </w:fldChar>
      </w:r>
      <w:r w:rsidR="00B74699">
        <w:instrText xml:space="preserve"> ADDIN EN.CITE.DATA </w:instrText>
      </w:r>
      <w:r w:rsidR="00B74699">
        <w:fldChar w:fldCharType="end"/>
      </w:r>
      <w:r w:rsidR="000C6F46">
        <w:fldChar w:fldCharType="separate"/>
      </w:r>
      <w:r w:rsidR="00B74699">
        <w:rPr>
          <w:noProof/>
        </w:rPr>
        <w:t>[</w:t>
      </w:r>
      <w:hyperlink w:anchor="_ENREF_32" w:tooltip="Karchava, 2015 #40" w:history="1">
        <w:r w:rsidR="00003469">
          <w:rPr>
            <w:noProof/>
          </w:rPr>
          <w:t>32</w:t>
        </w:r>
      </w:hyperlink>
      <w:r w:rsidR="00B74699">
        <w:rPr>
          <w:noProof/>
        </w:rPr>
        <w:t xml:space="preserve">, </w:t>
      </w:r>
      <w:hyperlink w:anchor="_ENREF_33" w:tooltip="Zakalashvili, 2018 #41" w:history="1">
        <w:r w:rsidR="00003469">
          <w:rPr>
            <w:noProof/>
          </w:rPr>
          <w:t>33</w:t>
        </w:r>
      </w:hyperlink>
      <w:r w:rsidR="00B74699">
        <w:rPr>
          <w:noProof/>
        </w:rPr>
        <w:t>]</w:t>
      </w:r>
      <w:r w:rsidR="000C6F46">
        <w:fldChar w:fldCharType="end"/>
      </w:r>
      <w:r w:rsidR="000C6F46">
        <w:t xml:space="preserve">. This chimera virus possesses genotype 2 sequence in the structural and genotype 1 </w:t>
      </w:r>
      <w:r w:rsidR="000C6F46" w:rsidRPr="00BB0ACD">
        <w:t>sequence in the non</w:t>
      </w:r>
      <w:r w:rsidR="000C6F46">
        <w:t>-</w:t>
      </w:r>
      <w:r w:rsidR="000C6F46" w:rsidRPr="00BB0ACD">
        <w:t xml:space="preserve">structural region of </w:t>
      </w:r>
      <w:r w:rsidR="000C6F46">
        <w:t>the</w:t>
      </w:r>
      <w:r w:rsidR="000C6F46" w:rsidRPr="00BB0ACD">
        <w:t xml:space="preserve"> virus</w:t>
      </w:r>
      <w:r w:rsidR="000C6F46">
        <w:t xml:space="preserve"> affecting response to antiviral therapy </w:t>
      </w:r>
      <w:r w:rsidR="000C6F46">
        <w:fldChar w:fldCharType="begin"/>
      </w:r>
      <w:r w:rsidR="00B74699">
        <w:instrText xml:space="preserve"> ADDIN EN.CITE &lt;EndNote&gt;&lt;Cite&gt;&lt;Author&gt;Kalinina&lt;/Author&gt;&lt;Year&gt;2002&lt;/Year&gt;&lt;RecNum&gt;43&lt;/RecNum&gt;&lt;DisplayText&gt;[34]&lt;/DisplayText&gt;&lt;record&gt;&lt;rec-number&gt;43&lt;/rec-number&gt;&lt;foreign-keys&gt;&lt;key app="EN" db-id="29f59xwdpftfwkessv7x5fpcpta0a9rw05tx"&gt;43&lt;/key&gt;&lt;/foreign-keys&gt;&lt;ref-type name="Journal Article"&gt;17&lt;/ref-type&gt;&lt;contributors&gt;&lt;authors&gt;&lt;author&gt;Kalinina, O.&lt;/author&gt;&lt;author&gt;Norder, H.&lt;/author&gt;&lt;author&gt;Mukomolov, S.&lt;/author&gt;&lt;author&gt;Magnius, L. O.&lt;/author&gt;&lt;/authors&gt;&lt;/contributors&gt;&lt;auth-address&gt;St. Petersburg Pasteur Institute, St. Petersburg 197101, Russia.&lt;/auth-address&gt;&lt;titles&gt;&lt;title&gt;A natural intergenotypic recombinant of hepatitis C virus identified in St. Petersburg&lt;/title&gt;&lt;secondary-title&gt;J Virol&lt;/secondary-title&gt;&lt;/titles&gt;&lt;periodical&gt;&lt;full-title&gt;J Virol&lt;/full-title&gt;&lt;/periodical&gt;&lt;pages&gt;4034-43&lt;/pages&gt;&lt;volume&gt;76&lt;/volume&gt;&lt;number&gt;8&lt;/number&gt;&lt;edition&gt;2002/03/22&lt;/edition&gt;&lt;keywords&gt;&lt;keyword&gt;5&amp;apos; Untranslated Regions/genetics&lt;/keyword&gt;&lt;keyword&gt;Base Sequence&lt;/keyword&gt;&lt;keyword&gt;Genotype&lt;/keyword&gt;&lt;keyword&gt;Hepacivirus/*classification/*genetics/isolation &amp;amp; purification&lt;/keyword&gt;&lt;keyword&gt;Hepatitis C/*virology&lt;/keyword&gt;&lt;keyword&gt;Humans&lt;/keyword&gt;&lt;keyword&gt;Molecular Sequence Data&lt;/keyword&gt;&lt;keyword&gt;Phylogeny&lt;/keyword&gt;&lt;keyword&gt;*Recombination, Genetic&lt;/keyword&gt;&lt;keyword&gt;Russia&lt;/keyword&gt;&lt;keyword&gt;Sequence Analysis, DNA&lt;/keyword&gt;&lt;keyword&gt;Viral Nonstructural Proteins/genetics&lt;/keyword&gt;&lt;/keywords&gt;&lt;dates&gt;&lt;year&gt;2002&lt;/year&gt;&lt;pub-dates&gt;&lt;date&gt;Apr&lt;/date&gt;&lt;/pub-dates&gt;&lt;/dates&gt;&lt;isbn&gt;0022-538X (Print)&amp;#xD;0022-538X (Linking)&lt;/isbn&gt;&lt;accession-num&gt;11907242&lt;/accession-num&gt;&lt;urls&gt;&lt;related-urls&gt;&lt;url&gt;http://www.ncbi.nlm.nih.gov/pubmed/11907242&lt;/url&gt;&lt;/related-urls&gt;&lt;/urls&gt;&lt;custom2&gt;136067&lt;/custom2&gt;&lt;language&gt;eng&lt;/language&gt;&lt;/record&gt;&lt;/Cite&gt;&lt;/EndNote&gt;</w:instrText>
      </w:r>
      <w:r w:rsidR="000C6F46">
        <w:fldChar w:fldCharType="separate"/>
      </w:r>
      <w:r w:rsidR="00B74699">
        <w:rPr>
          <w:noProof/>
        </w:rPr>
        <w:t>[</w:t>
      </w:r>
      <w:hyperlink w:anchor="_ENREF_34" w:tooltip="Kalinina, 2002 #43" w:history="1">
        <w:r w:rsidR="00003469">
          <w:rPr>
            <w:noProof/>
          </w:rPr>
          <w:t>34</w:t>
        </w:r>
      </w:hyperlink>
      <w:r w:rsidR="00B74699">
        <w:rPr>
          <w:noProof/>
        </w:rPr>
        <w:t>]</w:t>
      </w:r>
      <w:r w:rsidR="000C6F46">
        <w:fldChar w:fldCharType="end"/>
      </w:r>
      <w:r w:rsidR="000C6F46">
        <w:t xml:space="preserve">. Studies have shown that RF_2k/1b respond well to genotype 1 specific treatment options including to LDV/SOF </w:t>
      </w:r>
      <w:r w:rsidR="000C6F46">
        <w:fldChar w:fldCharType="begin">
          <w:fldData xml:space="preserve">PEVuZE5vdGU+PENpdGU+PEF1dGhvcj5IZWRza29nPC9BdXRob3I+PFllYXI+MjAxNTwvWWVhcj48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</w:fldData>
        </w:fldChar>
      </w:r>
      <w:r w:rsidR="00B74699">
        <w:instrText xml:space="preserve"> ADDIN EN.CITE </w:instrText>
      </w:r>
      <w:r w:rsidR="00B74699">
        <w:fldChar w:fldCharType="begin">
          <w:fldData xml:space="preserve">PEVuZE5vdGU+PENpdGU+PEF1dGhvcj5IZWRza29nPC9BdXRob3I+PFllYXI+MjAxNTwvWWVhcj48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</w:fldData>
        </w:fldChar>
      </w:r>
      <w:r w:rsidR="00B74699">
        <w:instrText xml:space="preserve"> ADDIN EN.CITE.DATA </w:instrText>
      </w:r>
      <w:r w:rsidR="00B74699">
        <w:fldChar w:fldCharType="end"/>
      </w:r>
      <w:r w:rsidR="000C6F46">
        <w:fldChar w:fldCharType="separate"/>
      </w:r>
      <w:r w:rsidR="00B74699">
        <w:rPr>
          <w:noProof/>
        </w:rPr>
        <w:t>[</w:t>
      </w:r>
      <w:hyperlink w:anchor="_ENREF_35" w:tooltip="Hedskog, 2015 #44" w:history="1">
        <w:r w:rsidR="00003469">
          <w:rPr>
            <w:noProof/>
          </w:rPr>
          <w:t>35</w:t>
        </w:r>
      </w:hyperlink>
      <w:r w:rsidR="00B74699">
        <w:rPr>
          <w:noProof/>
        </w:rPr>
        <w:t xml:space="preserve">, </w:t>
      </w:r>
      <w:hyperlink w:anchor="_ENREF_36" w:tooltip="Karchava, 2018 #42" w:history="1">
        <w:r w:rsidR="00003469">
          <w:rPr>
            <w:noProof/>
          </w:rPr>
          <w:t>36</w:t>
        </w:r>
      </w:hyperlink>
      <w:r w:rsidR="00B74699">
        <w:rPr>
          <w:noProof/>
        </w:rPr>
        <w:t>]</w:t>
      </w:r>
      <w:r w:rsidR="000C6F46">
        <w:fldChar w:fldCharType="end"/>
      </w:r>
      <w:r w:rsidR="000C6F46">
        <w:t xml:space="preserve">. </w:t>
      </w:r>
      <w:r w:rsidR="00C14BA3">
        <w:t>This also explains lower SVR rates among persons treated with SOF/RBV dual regimen.</w:t>
      </w:r>
      <w:r w:rsidR="000C6F46">
        <w:t xml:space="preserve"> </w:t>
      </w:r>
    </w:p>
    <w:p w14:paraId="5F655CC8" w14:textId="77777777" w:rsidR="000C6F46" w:rsidRDefault="000C6F46" w:rsidP="00DC0DEF"/>
    <w:p w14:paraId="4EA54D8E" w14:textId="7C652D94" w:rsidR="00B67A8D" w:rsidRPr="006F03B2" w:rsidRDefault="00C14BA3">
      <w:pPr>
        <w:rPr>
          <w:rFonts w:ascii="Sylfaen" w:hAnsi="Sylfaen"/>
          <w:lang w:val="ka-GE"/>
        </w:rPr>
      </w:pPr>
      <w:r>
        <w:t xml:space="preserve">Our analysis has strengths and limitations. The national treatment database, which contains information on all diagnosed persons enrolled in the elimination </w:t>
      </w:r>
      <w:proofErr w:type="gramStart"/>
      <w:r>
        <w:t>program</w:t>
      </w:r>
      <w:proofErr w:type="gramEnd"/>
      <w:r>
        <w:t xml:space="preserve"> provides accurate treatment related information on</w:t>
      </w:r>
      <w:r w:rsidR="00142805">
        <w:t xml:space="preserve"> a</w:t>
      </w:r>
      <w:r>
        <w:t xml:space="preserve"> national level. On the other hand, data available in </w:t>
      </w:r>
      <w:r w:rsidR="00142805">
        <w:t xml:space="preserve">the </w:t>
      </w:r>
      <w:r>
        <w:t xml:space="preserve">national system has limited ability to answer questions as to why </w:t>
      </w:r>
      <w:r>
        <w:rPr>
          <w:rFonts w:eastAsia="Times New Roman" w:cs="Times New Roman"/>
          <w:szCs w:val="24"/>
        </w:rPr>
        <w:t>people</w:t>
      </w:r>
      <w:r w:rsidRPr="00DA3349">
        <w:rPr>
          <w:rFonts w:eastAsia="Times New Roman" w:cs="Times New Roman"/>
          <w:szCs w:val="24"/>
        </w:rPr>
        <w:t xml:space="preserve"> </w:t>
      </w:r>
      <w:r w:rsidR="00BA47A6">
        <w:rPr>
          <w:rFonts w:eastAsia="Times New Roman" w:cs="Times New Roman"/>
          <w:szCs w:val="24"/>
        </w:rPr>
        <w:t>are lost to follow-up</w:t>
      </w:r>
      <w:r w:rsidRPr="00DA3349">
        <w:rPr>
          <w:rFonts w:eastAsia="Times New Roman" w:cs="Times New Roman"/>
          <w:szCs w:val="24"/>
        </w:rPr>
        <w:t xml:space="preserve"> </w:t>
      </w:r>
      <w:r>
        <w:rPr>
          <w:rFonts w:eastAsia="Times New Roman" w:cs="Times New Roman"/>
          <w:szCs w:val="24"/>
        </w:rPr>
        <w:t>along the continuum of care</w:t>
      </w:r>
      <w:r>
        <w:t xml:space="preserve">, and thus we were able to conduct </w:t>
      </w:r>
      <w:r w:rsidR="00142805">
        <w:t xml:space="preserve">only a </w:t>
      </w:r>
      <w:proofErr w:type="gramStart"/>
      <w:r w:rsidR="00142805">
        <w:t xml:space="preserve">quantitative </w:t>
      </w:r>
      <w:r w:rsidR="00E81CB6">
        <w:t xml:space="preserve"> analysis</w:t>
      </w:r>
      <w:proofErr w:type="gramEnd"/>
      <w:r w:rsidR="00E81CB6">
        <w:t xml:space="preserve"> to </w:t>
      </w:r>
      <w:r w:rsidR="00142805">
        <w:t xml:space="preserve">report the </w:t>
      </w:r>
      <w:r w:rsidR="00E81CB6">
        <w:t xml:space="preserve">country’s progress towards elimination targets. </w:t>
      </w:r>
      <w:r w:rsidR="00BA0CAB">
        <w:t xml:space="preserve">In addition, national HCV screening </w:t>
      </w:r>
      <w:r w:rsidR="00BA0CAB">
        <w:lastRenderedPageBreak/>
        <w:t xml:space="preserve">and treatment databases </w:t>
      </w:r>
      <w:r w:rsidR="001B4052">
        <w:t xml:space="preserve">are two separate systems not allowing </w:t>
      </w:r>
      <w:r w:rsidR="00BA47A6">
        <w:t xml:space="preserve">us </w:t>
      </w:r>
      <w:r w:rsidR="001B4052">
        <w:t>to accurately track transition from screening through diagnosis and care.</w:t>
      </w:r>
      <w:r w:rsidR="00BA0CAB">
        <w:t xml:space="preserve"> </w:t>
      </w:r>
      <w:r w:rsidR="00867D7D">
        <w:t>Additional studies are needed for better understanding reasons behind the gaps in the cascade.</w:t>
      </w:r>
      <w:r w:rsidR="002F138F">
        <w:t xml:space="preserve"> </w:t>
      </w:r>
    </w:p>
    <w:p w14:paraId="369D25D1" w14:textId="77777777" w:rsidR="00B67A8D" w:rsidRDefault="00B67A8D"/>
    <w:p w14:paraId="45C0859D" w14:textId="50927B5A" w:rsidR="00757A71" w:rsidRDefault="00D249FD">
      <w:r>
        <w:t xml:space="preserve">In summary, </w:t>
      </w:r>
      <w:r w:rsidR="00C14BA3">
        <w:t>Georgia</w:t>
      </w:r>
      <w:r w:rsidR="002A43C7">
        <w:t xml:space="preserve"> </w:t>
      </w:r>
      <w:r w:rsidR="001D0FB5">
        <w:t xml:space="preserve">has </w:t>
      </w:r>
      <w:r w:rsidR="00BA47A6">
        <w:t xml:space="preserve">an </w:t>
      </w:r>
      <w:r w:rsidR="001D0FB5">
        <w:t xml:space="preserve">unprecedented opportunity to </w:t>
      </w:r>
      <w:r w:rsidR="00B67A8D">
        <w:t>eliminate hepatitis C as a major public health threat. Closing the gaps in the HCV care continuum will be critical for achieving this goal</w:t>
      </w:r>
      <w:r w:rsidR="00E674CA">
        <w:t xml:space="preserve"> along with implementing prevention interventions. </w:t>
      </w:r>
      <w:r w:rsidR="00C14BA3">
        <w:t xml:space="preserve">Strong governmental commitment coupled with effective local and international partnerships </w:t>
      </w:r>
      <w:r w:rsidR="00E43B64">
        <w:t>provide</w:t>
      </w:r>
      <w:r w:rsidR="00921E1F">
        <w:t xml:space="preserve"> a</w:t>
      </w:r>
      <w:r w:rsidR="00E43B64">
        <w:t xml:space="preserve"> basis for turning this ambitious goal into reality. If the goal is reached, this will be the first case in the history of medicine when chronic infection is eliminated with medicines and without </w:t>
      </w:r>
      <w:r w:rsidR="00921E1F">
        <w:t xml:space="preserve">a </w:t>
      </w:r>
      <w:r w:rsidR="00E43B64">
        <w:t xml:space="preserve">vaccine. </w:t>
      </w:r>
    </w:p>
    <w:p w14:paraId="05D2A4D7" w14:textId="77777777" w:rsidR="00E674CA" w:rsidRDefault="00E674CA"/>
    <w:p w14:paraId="7D0A868C" w14:textId="77777777" w:rsidR="00E674CA" w:rsidRDefault="00E674CA"/>
    <w:p w14:paraId="17D89CC7" w14:textId="77777777" w:rsidR="00757A71" w:rsidRDefault="00757A71"/>
    <w:p w14:paraId="6C0331C4" w14:textId="77777777" w:rsidR="008A613F" w:rsidRPr="008A613F" w:rsidRDefault="008A613F">
      <w:pPr>
        <w:rPr>
          <w:b/>
        </w:rPr>
      </w:pPr>
      <w:r w:rsidRPr="008A613F">
        <w:rPr>
          <w:b/>
        </w:rPr>
        <w:t>References</w:t>
      </w:r>
    </w:p>
    <w:p w14:paraId="5199243D" w14:textId="77777777" w:rsidR="008A613F" w:rsidRDefault="008A613F"/>
    <w:p w14:paraId="7E698CD3" w14:textId="77777777" w:rsidR="00003469" w:rsidRPr="00003469" w:rsidRDefault="008A613F" w:rsidP="00003469">
      <w:pPr>
        <w:ind w:left="720" w:hanging="720"/>
        <w:rPr>
          <w:rFonts w:cs="Times New Roman"/>
          <w:noProof/>
        </w:rPr>
      </w:pPr>
      <w:r>
        <w:fldChar w:fldCharType="begin"/>
      </w:r>
      <w:r>
        <w:instrText xml:space="preserve"> ADDIN EN.REFLIST </w:instrText>
      </w:r>
      <w:r>
        <w:fldChar w:fldCharType="separate"/>
      </w:r>
      <w:bookmarkStart w:id="1" w:name="_ENREF_1"/>
      <w:r w:rsidR="00003469" w:rsidRPr="00003469">
        <w:rPr>
          <w:rFonts w:cs="Times New Roman"/>
          <w:noProof/>
        </w:rPr>
        <w:t>1.</w:t>
      </w:r>
      <w:r w:rsidR="00003469" w:rsidRPr="00003469">
        <w:rPr>
          <w:rFonts w:cs="Times New Roman"/>
          <w:noProof/>
        </w:rPr>
        <w:tab/>
        <w:t xml:space="preserve">Pawlotsky J-M, Feld JJ, Zeuzem S, Hoofnagle JH. From non-A, non-B hepatitis to hepatitis C virus cure. Journal of Hepatology </w:t>
      </w:r>
      <w:r w:rsidR="00003469" w:rsidRPr="00003469">
        <w:rPr>
          <w:rFonts w:cs="Times New Roman"/>
          <w:b/>
          <w:noProof/>
        </w:rPr>
        <w:t>2015</w:t>
      </w:r>
      <w:r w:rsidR="00003469" w:rsidRPr="00003469">
        <w:rPr>
          <w:rFonts w:cs="Times New Roman"/>
          <w:noProof/>
        </w:rPr>
        <w:t>; 62(1): S87-S99.</w:t>
      </w:r>
      <w:bookmarkEnd w:id="1"/>
    </w:p>
    <w:p w14:paraId="19CAC0FE" w14:textId="77777777" w:rsidR="00003469" w:rsidRPr="00003469" w:rsidRDefault="00003469" w:rsidP="00003469">
      <w:pPr>
        <w:ind w:left="720" w:hanging="720"/>
        <w:rPr>
          <w:rFonts w:cs="Times New Roman"/>
          <w:noProof/>
        </w:rPr>
      </w:pPr>
      <w:bookmarkStart w:id="2" w:name="_ENREF_2"/>
      <w:r w:rsidRPr="00003469">
        <w:rPr>
          <w:rFonts w:cs="Times New Roman"/>
          <w:noProof/>
        </w:rPr>
        <w:t>2.</w:t>
      </w:r>
      <w:r w:rsidRPr="00003469">
        <w:rPr>
          <w:rFonts w:cs="Times New Roman"/>
          <w:noProof/>
        </w:rPr>
        <w:tab/>
        <w:t xml:space="preserve">World Health Organization. Global health sector strategy on viral hepatitis 2016-2021. Geneva: WHO, </w:t>
      </w:r>
      <w:r w:rsidRPr="00003469">
        <w:rPr>
          <w:rFonts w:cs="Times New Roman"/>
          <w:b/>
          <w:noProof/>
        </w:rPr>
        <w:t>2016</w:t>
      </w:r>
      <w:r w:rsidRPr="00003469">
        <w:rPr>
          <w:rFonts w:cs="Times New Roman"/>
          <w:noProof/>
        </w:rPr>
        <w:t>.</w:t>
      </w:r>
      <w:bookmarkEnd w:id="2"/>
    </w:p>
    <w:p w14:paraId="366EA38F" w14:textId="77777777" w:rsidR="00003469" w:rsidRPr="00003469" w:rsidRDefault="00003469" w:rsidP="00003469">
      <w:pPr>
        <w:ind w:left="720" w:hanging="720"/>
        <w:rPr>
          <w:rFonts w:cs="Times New Roman"/>
          <w:noProof/>
        </w:rPr>
      </w:pPr>
      <w:bookmarkStart w:id="3" w:name="_ENREF_3"/>
      <w:r w:rsidRPr="00003469">
        <w:rPr>
          <w:rFonts w:cs="Times New Roman"/>
          <w:noProof/>
        </w:rPr>
        <w:t>3.</w:t>
      </w:r>
      <w:r w:rsidRPr="00003469">
        <w:rPr>
          <w:rFonts w:cs="Times New Roman"/>
          <w:noProof/>
        </w:rPr>
        <w:tab/>
        <w:t xml:space="preserve">Baliashvili D, Kasradze A, Kuchukhidze G, et al. Prevalence and genotype distribution of hepatitis C virus in Georgia: A 2015 nationawide population-based survey. J Hepatol </w:t>
      </w:r>
      <w:r w:rsidRPr="00003469">
        <w:rPr>
          <w:rFonts w:cs="Times New Roman"/>
          <w:b/>
          <w:noProof/>
        </w:rPr>
        <w:t>2017</w:t>
      </w:r>
      <w:r w:rsidRPr="00003469">
        <w:rPr>
          <w:rFonts w:cs="Times New Roman"/>
          <w:noProof/>
        </w:rPr>
        <w:t>; 66: S277.</w:t>
      </w:r>
      <w:bookmarkEnd w:id="3"/>
    </w:p>
    <w:p w14:paraId="0C02C972" w14:textId="77777777" w:rsidR="00003469" w:rsidRPr="00003469" w:rsidRDefault="00003469" w:rsidP="00003469">
      <w:pPr>
        <w:ind w:left="720" w:hanging="720"/>
        <w:rPr>
          <w:rFonts w:cs="Times New Roman"/>
          <w:noProof/>
        </w:rPr>
      </w:pPr>
      <w:bookmarkStart w:id="4" w:name="_ENREF_4"/>
      <w:r w:rsidRPr="00003469">
        <w:rPr>
          <w:rFonts w:cs="Times New Roman"/>
          <w:noProof/>
        </w:rPr>
        <w:t>4.</w:t>
      </w:r>
      <w:r w:rsidRPr="00003469">
        <w:rPr>
          <w:rFonts w:cs="Times New Roman"/>
          <w:noProof/>
        </w:rPr>
        <w:tab/>
        <w:t xml:space="preserve">Mitruka K, Tsertsvadze T, Butsashvili M, et al. Launch of a Nationwide Hepatitis C Elimination Program--Georgia, April 2015. MMWR Morb Mortal Wkly Rep </w:t>
      </w:r>
      <w:r w:rsidRPr="00003469">
        <w:rPr>
          <w:rFonts w:cs="Times New Roman"/>
          <w:b/>
          <w:noProof/>
        </w:rPr>
        <w:t>2015</w:t>
      </w:r>
      <w:r w:rsidRPr="00003469">
        <w:rPr>
          <w:rFonts w:cs="Times New Roman"/>
          <w:noProof/>
        </w:rPr>
        <w:t>; 64(28): 753-7.</w:t>
      </w:r>
      <w:bookmarkEnd w:id="4"/>
    </w:p>
    <w:p w14:paraId="0B29F9B3" w14:textId="77777777" w:rsidR="00003469" w:rsidRPr="00003469" w:rsidRDefault="00003469" w:rsidP="00003469">
      <w:pPr>
        <w:ind w:left="720" w:hanging="720"/>
        <w:rPr>
          <w:rFonts w:cs="Times New Roman"/>
          <w:noProof/>
        </w:rPr>
      </w:pPr>
      <w:bookmarkStart w:id="5" w:name="_ENREF_5"/>
      <w:r w:rsidRPr="00003469">
        <w:rPr>
          <w:rFonts w:cs="Times New Roman"/>
          <w:noProof/>
        </w:rPr>
        <w:t>5.</w:t>
      </w:r>
      <w:r w:rsidRPr="00003469">
        <w:rPr>
          <w:rFonts w:cs="Times New Roman"/>
          <w:noProof/>
        </w:rPr>
        <w:tab/>
        <w:t xml:space="preserve">Gardner EM, McLees MP, Steiner JF, Del Rio C, Burman WJ. The spectrum of engagement in HIV care and its relevance to test-and-treat strategies for prevention of HIV infection. Clin Infect Dis </w:t>
      </w:r>
      <w:r w:rsidRPr="00003469">
        <w:rPr>
          <w:rFonts w:cs="Times New Roman"/>
          <w:b/>
          <w:noProof/>
        </w:rPr>
        <w:t>2011</w:t>
      </w:r>
      <w:r w:rsidRPr="00003469">
        <w:rPr>
          <w:rFonts w:cs="Times New Roman"/>
          <w:noProof/>
        </w:rPr>
        <w:t>; 52(6): 793-800.</w:t>
      </w:r>
      <w:bookmarkEnd w:id="5"/>
    </w:p>
    <w:p w14:paraId="25ABC91B" w14:textId="77777777" w:rsidR="00003469" w:rsidRPr="00003469" w:rsidRDefault="00003469" w:rsidP="00003469">
      <w:pPr>
        <w:ind w:left="720" w:hanging="720"/>
        <w:rPr>
          <w:rFonts w:cs="Times New Roman"/>
          <w:noProof/>
        </w:rPr>
      </w:pPr>
      <w:bookmarkStart w:id="6" w:name="_ENREF_6"/>
      <w:r w:rsidRPr="00003469">
        <w:rPr>
          <w:rFonts w:cs="Times New Roman"/>
          <w:noProof/>
        </w:rPr>
        <w:t>6.</w:t>
      </w:r>
      <w:r w:rsidRPr="00003469">
        <w:rPr>
          <w:rFonts w:cs="Times New Roman"/>
          <w:noProof/>
        </w:rPr>
        <w:tab/>
        <w:t xml:space="preserve">Yehia BR, Schranz AJ, Umscheid CA, Lo Re V. The Treatment Cascade for Chronic Hepatitis C Virus Infection in the United States: A Systematic Review and Meta-Analysis. PLoS ONE </w:t>
      </w:r>
      <w:r w:rsidRPr="00003469">
        <w:rPr>
          <w:rFonts w:cs="Times New Roman"/>
          <w:b/>
          <w:noProof/>
        </w:rPr>
        <w:t>2014</w:t>
      </w:r>
      <w:r w:rsidRPr="00003469">
        <w:rPr>
          <w:rFonts w:cs="Times New Roman"/>
          <w:noProof/>
        </w:rPr>
        <w:t>; 9(7): e101554.</w:t>
      </w:r>
      <w:bookmarkEnd w:id="6"/>
    </w:p>
    <w:p w14:paraId="4C11C794" w14:textId="77777777" w:rsidR="00003469" w:rsidRPr="00003469" w:rsidRDefault="00003469" w:rsidP="00003469">
      <w:pPr>
        <w:ind w:left="720" w:hanging="720"/>
        <w:rPr>
          <w:rFonts w:cs="Times New Roman"/>
          <w:noProof/>
        </w:rPr>
      </w:pPr>
      <w:bookmarkStart w:id="7" w:name="_ENREF_7"/>
      <w:r w:rsidRPr="00003469">
        <w:rPr>
          <w:rFonts w:cs="Times New Roman"/>
          <w:noProof/>
        </w:rPr>
        <w:t>7.</w:t>
      </w:r>
      <w:r w:rsidRPr="00003469">
        <w:rPr>
          <w:rFonts w:cs="Times New Roman"/>
          <w:noProof/>
        </w:rPr>
        <w:tab/>
        <w:t xml:space="preserve">Gvinjilia L, Nasrullah M, Sergeenko D, et al. National Progress Toward Hepatitis C Elimination - Georgia, 2015-2016. MMWR Morb Mortal Wkly Rep </w:t>
      </w:r>
      <w:r w:rsidRPr="00003469">
        <w:rPr>
          <w:rFonts w:cs="Times New Roman"/>
          <w:b/>
          <w:noProof/>
        </w:rPr>
        <w:t>2016</w:t>
      </w:r>
      <w:r w:rsidRPr="00003469">
        <w:rPr>
          <w:rFonts w:cs="Times New Roman"/>
          <w:noProof/>
        </w:rPr>
        <w:t>; 65(41): 1132-5.</w:t>
      </w:r>
      <w:bookmarkEnd w:id="7"/>
    </w:p>
    <w:p w14:paraId="6E3AFDFD" w14:textId="77777777" w:rsidR="00003469" w:rsidRPr="00003469" w:rsidRDefault="00003469" w:rsidP="00003469">
      <w:pPr>
        <w:ind w:left="720" w:hanging="720"/>
        <w:rPr>
          <w:rFonts w:cs="Times New Roman"/>
          <w:noProof/>
        </w:rPr>
      </w:pPr>
      <w:bookmarkStart w:id="8" w:name="_ENREF_8"/>
      <w:r w:rsidRPr="00003469">
        <w:rPr>
          <w:rFonts w:cs="Times New Roman"/>
          <w:noProof/>
        </w:rPr>
        <w:t>8.</w:t>
      </w:r>
      <w:r w:rsidRPr="00003469">
        <w:rPr>
          <w:rFonts w:cs="Times New Roman"/>
          <w:noProof/>
        </w:rPr>
        <w:tab/>
        <w:t xml:space="preserve">Vallet-Pichard A, Mallet V, Nalpas B, et al. FIB-4: an inexpensive and accurate marker of fibrosis in HCV infection. comparison with liver biopsy and fibrotest. Hepatology </w:t>
      </w:r>
      <w:r w:rsidRPr="00003469">
        <w:rPr>
          <w:rFonts w:cs="Times New Roman"/>
          <w:b/>
          <w:noProof/>
        </w:rPr>
        <w:t>2007</w:t>
      </w:r>
      <w:r w:rsidRPr="00003469">
        <w:rPr>
          <w:rFonts w:cs="Times New Roman"/>
          <w:noProof/>
        </w:rPr>
        <w:t>; 46(1): 32-6.</w:t>
      </w:r>
      <w:bookmarkEnd w:id="8"/>
    </w:p>
    <w:p w14:paraId="38670294" w14:textId="77777777" w:rsidR="00003469" w:rsidRPr="00003469" w:rsidRDefault="00003469" w:rsidP="00003469">
      <w:pPr>
        <w:ind w:left="720" w:hanging="720"/>
        <w:rPr>
          <w:rFonts w:cs="Times New Roman"/>
          <w:noProof/>
        </w:rPr>
      </w:pPr>
      <w:bookmarkStart w:id="9" w:name="_ENREF_9"/>
      <w:r w:rsidRPr="00003469">
        <w:rPr>
          <w:rFonts w:cs="Times New Roman"/>
          <w:noProof/>
        </w:rPr>
        <w:t>9.</w:t>
      </w:r>
      <w:r w:rsidRPr="00003469">
        <w:rPr>
          <w:rFonts w:cs="Times New Roman"/>
          <w:noProof/>
        </w:rPr>
        <w:tab/>
        <w:t xml:space="preserve">Ziol M, Handra-Luca A, Kettaneh A, et al. Noninvasive assessment of liver fibrosis by measurement of stiffness in patients with chronic hepatitis C. Hepatology </w:t>
      </w:r>
      <w:r w:rsidRPr="00003469">
        <w:rPr>
          <w:rFonts w:cs="Times New Roman"/>
          <w:b/>
          <w:noProof/>
        </w:rPr>
        <w:t>2005</w:t>
      </w:r>
      <w:r w:rsidRPr="00003469">
        <w:rPr>
          <w:rFonts w:cs="Times New Roman"/>
          <w:noProof/>
        </w:rPr>
        <w:t>; 41(1): 48-54.</w:t>
      </w:r>
      <w:bookmarkEnd w:id="9"/>
    </w:p>
    <w:p w14:paraId="7954163E" w14:textId="77777777" w:rsidR="00003469" w:rsidRPr="00003469" w:rsidRDefault="00003469" w:rsidP="00003469">
      <w:pPr>
        <w:ind w:left="720" w:hanging="720"/>
        <w:rPr>
          <w:rFonts w:cs="Times New Roman"/>
          <w:noProof/>
        </w:rPr>
      </w:pPr>
      <w:bookmarkStart w:id="10" w:name="_ENREF_10"/>
      <w:r w:rsidRPr="00003469">
        <w:rPr>
          <w:rFonts w:cs="Times New Roman"/>
          <w:noProof/>
        </w:rPr>
        <w:t>10.</w:t>
      </w:r>
      <w:r w:rsidRPr="00003469">
        <w:rPr>
          <w:rFonts w:cs="Times New Roman"/>
          <w:noProof/>
        </w:rPr>
        <w:tab/>
        <w:t>Walker J, Hagan L, Fraser H, et al. Projected impact and pathways to success of the hepatitis</w:t>
      </w:r>
      <w:r w:rsidRPr="00003469">
        <w:rPr>
          <w:rFonts w:cs="Times New Roman"/>
          <w:noProof/>
        </w:rPr>
        <w:softHyphen/>
        <w:t xml:space="preserve">C elimination program in Georgia, 2015–2020. J Hepatol </w:t>
      </w:r>
      <w:r w:rsidRPr="00003469">
        <w:rPr>
          <w:rFonts w:cs="Times New Roman"/>
          <w:b/>
          <w:noProof/>
        </w:rPr>
        <w:t>2017</w:t>
      </w:r>
      <w:r w:rsidRPr="00003469">
        <w:rPr>
          <w:rFonts w:cs="Times New Roman"/>
          <w:noProof/>
        </w:rPr>
        <w:t>; 66: S70.</w:t>
      </w:r>
      <w:bookmarkEnd w:id="10"/>
    </w:p>
    <w:p w14:paraId="51CE27F6" w14:textId="77777777" w:rsidR="00003469" w:rsidRPr="00003469" w:rsidRDefault="00003469" w:rsidP="00003469">
      <w:pPr>
        <w:ind w:left="720" w:hanging="720"/>
        <w:rPr>
          <w:rFonts w:cs="Times New Roman"/>
          <w:noProof/>
        </w:rPr>
      </w:pPr>
      <w:bookmarkStart w:id="11" w:name="_ENREF_11"/>
      <w:r w:rsidRPr="00003469">
        <w:rPr>
          <w:rFonts w:cs="Times New Roman"/>
          <w:noProof/>
        </w:rPr>
        <w:t>11.</w:t>
      </w:r>
      <w:r w:rsidRPr="00003469">
        <w:rPr>
          <w:rFonts w:cs="Times New Roman"/>
          <w:noProof/>
        </w:rPr>
        <w:tab/>
        <w:t xml:space="preserve">Nasrullah M, Sergeenko D, Gvinjilia L, et al. The Role of Screening and Treatment in National Progress Toward Hepatitis C Elimination - Georgia, 2015-2016. MMWR Morb Mortal Wkly Rep </w:t>
      </w:r>
      <w:r w:rsidRPr="00003469">
        <w:rPr>
          <w:rFonts w:cs="Times New Roman"/>
          <w:b/>
          <w:noProof/>
        </w:rPr>
        <w:t>2017</w:t>
      </w:r>
      <w:r w:rsidRPr="00003469">
        <w:rPr>
          <w:rFonts w:cs="Times New Roman"/>
          <w:noProof/>
        </w:rPr>
        <w:t>; 66(29): 773-6.</w:t>
      </w:r>
      <w:bookmarkEnd w:id="11"/>
    </w:p>
    <w:p w14:paraId="017B3794" w14:textId="77777777" w:rsidR="00003469" w:rsidRPr="00003469" w:rsidRDefault="00003469" w:rsidP="00003469">
      <w:pPr>
        <w:ind w:left="720" w:hanging="720"/>
        <w:rPr>
          <w:rFonts w:cs="Times New Roman"/>
          <w:noProof/>
        </w:rPr>
      </w:pPr>
      <w:bookmarkStart w:id="12" w:name="_ENREF_12"/>
      <w:r w:rsidRPr="00003469">
        <w:rPr>
          <w:rFonts w:cs="Times New Roman"/>
          <w:noProof/>
        </w:rPr>
        <w:lastRenderedPageBreak/>
        <w:t>12.</w:t>
      </w:r>
      <w:r w:rsidRPr="00003469">
        <w:rPr>
          <w:rFonts w:cs="Times New Roman"/>
          <w:noProof/>
        </w:rPr>
        <w:tab/>
        <w:t xml:space="preserve">Janjua NZ, Kuo M, Yu A, et al. The Population Level Cascade of Care for Hepatitis C in British Columbia, Canada: The BC Hepatitis Testers Cohort (BC-HTC). EBioMedicine </w:t>
      </w:r>
      <w:r w:rsidRPr="00003469">
        <w:rPr>
          <w:rFonts w:cs="Times New Roman"/>
          <w:b/>
          <w:noProof/>
        </w:rPr>
        <w:t>2016</w:t>
      </w:r>
      <w:r w:rsidRPr="00003469">
        <w:rPr>
          <w:rFonts w:cs="Times New Roman"/>
          <w:noProof/>
        </w:rPr>
        <w:t>; 12: 189-95.</w:t>
      </w:r>
      <w:bookmarkEnd w:id="12"/>
    </w:p>
    <w:p w14:paraId="7AA8637E" w14:textId="77777777" w:rsidR="00003469" w:rsidRPr="00003469" w:rsidRDefault="00003469" w:rsidP="00003469">
      <w:pPr>
        <w:ind w:left="720" w:hanging="720"/>
        <w:rPr>
          <w:rFonts w:cs="Times New Roman"/>
          <w:noProof/>
        </w:rPr>
      </w:pPr>
      <w:bookmarkStart w:id="13" w:name="_ENREF_13"/>
      <w:r w:rsidRPr="00003469">
        <w:rPr>
          <w:rFonts w:cs="Times New Roman"/>
          <w:noProof/>
        </w:rPr>
        <w:t>13.</w:t>
      </w:r>
      <w:r w:rsidRPr="00003469">
        <w:rPr>
          <w:rFonts w:cs="Times New Roman"/>
          <w:noProof/>
        </w:rPr>
        <w:tab/>
        <w:t xml:space="preserve">Maier MM, Ross DB, Chartier M, Belperio PS, Backus LI. Cascade of Care for Hepatitis C Virus Infection Within the US Veterans Health Administration. American Journal of Public Health </w:t>
      </w:r>
      <w:r w:rsidRPr="00003469">
        <w:rPr>
          <w:rFonts w:cs="Times New Roman"/>
          <w:b/>
          <w:noProof/>
        </w:rPr>
        <w:t>2016</w:t>
      </w:r>
      <w:r w:rsidRPr="00003469">
        <w:rPr>
          <w:rFonts w:cs="Times New Roman"/>
          <w:noProof/>
        </w:rPr>
        <w:t>; 106(2): 353-8.</w:t>
      </w:r>
      <w:bookmarkEnd w:id="13"/>
    </w:p>
    <w:p w14:paraId="7206263C" w14:textId="77777777" w:rsidR="00003469" w:rsidRPr="00003469" w:rsidRDefault="00003469" w:rsidP="00003469">
      <w:pPr>
        <w:ind w:left="720" w:hanging="720"/>
        <w:rPr>
          <w:rFonts w:cs="Times New Roman"/>
          <w:noProof/>
        </w:rPr>
      </w:pPr>
      <w:bookmarkStart w:id="14" w:name="_ENREF_14"/>
      <w:r w:rsidRPr="00003469">
        <w:rPr>
          <w:rFonts w:cs="Times New Roman"/>
          <w:noProof/>
        </w:rPr>
        <w:t>14.</w:t>
      </w:r>
      <w:r w:rsidRPr="00003469">
        <w:rPr>
          <w:rFonts w:cs="Times New Roman"/>
          <w:noProof/>
        </w:rPr>
        <w:tab/>
        <w:t xml:space="preserve">The Kirby Institute. Monitoring hepatitis C treatment uptake in Australia (Issue 7) (available online at: https://kirby.unsw.edu.au/report/monitoring-hepatitis-c-treatment-uptake-australia-issue-7-july-2017). Sydney: The Kirby Institute, UNSW Sydne, </w:t>
      </w:r>
      <w:r w:rsidRPr="00003469">
        <w:rPr>
          <w:rFonts w:cs="Times New Roman"/>
          <w:b/>
          <w:noProof/>
        </w:rPr>
        <w:t>2017</w:t>
      </w:r>
      <w:r w:rsidRPr="00003469">
        <w:rPr>
          <w:rFonts w:cs="Times New Roman"/>
          <w:noProof/>
        </w:rPr>
        <w:t>.</w:t>
      </w:r>
      <w:bookmarkEnd w:id="14"/>
    </w:p>
    <w:p w14:paraId="1FF93540" w14:textId="77777777" w:rsidR="00003469" w:rsidRPr="00003469" w:rsidRDefault="00003469" w:rsidP="00003469">
      <w:pPr>
        <w:ind w:left="720" w:hanging="720"/>
        <w:rPr>
          <w:rFonts w:cs="Times New Roman"/>
          <w:noProof/>
        </w:rPr>
      </w:pPr>
      <w:bookmarkStart w:id="15" w:name="_ENREF_15"/>
      <w:r w:rsidRPr="00003469">
        <w:rPr>
          <w:rFonts w:cs="Times New Roman"/>
          <w:noProof/>
        </w:rPr>
        <w:t>15.</w:t>
      </w:r>
      <w:r w:rsidRPr="00003469">
        <w:rPr>
          <w:rFonts w:cs="Times New Roman"/>
          <w:noProof/>
        </w:rPr>
        <w:tab/>
        <w:t xml:space="preserve">Arora S, Thornton K, Murata G, et al. Outcomes of treatment for hepatitis C virus infection by primary care providers. N Engl J Med </w:t>
      </w:r>
      <w:r w:rsidRPr="00003469">
        <w:rPr>
          <w:rFonts w:cs="Times New Roman"/>
          <w:b/>
          <w:noProof/>
        </w:rPr>
        <w:t>2011</w:t>
      </w:r>
      <w:r w:rsidRPr="00003469">
        <w:rPr>
          <w:rFonts w:cs="Times New Roman"/>
          <w:noProof/>
        </w:rPr>
        <w:t>; 364(23): 2199-207.</w:t>
      </w:r>
      <w:bookmarkEnd w:id="15"/>
    </w:p>
    <w:p w14:paraId="2F35C964" w14:textId="77777777" w:rsidR="00003469" w:rsidRPr="00003469" w:rsidRDefault="00003469" w:rsidP="00003469">
      <w:pPr>
        <w:ind w:left="720" w:hanging="720"/>
        <w:rPr>
          <w:rFonts w:cs="Times New Roman"/>
          <w:noProof/>
        </w:rPr>
      </w:pPr>
      <w:bookmarkStart w:id="16" w:name="_ENREF_16"/>
      <w:r w:rsidRPr="00003469">
        <w:rPr>
          <w:rFonts w:cs="Times New Roman"/>
          <w:noProof/>
        </w:rPr>
        <w:t>16.</w:t>
      </w:r>
      <w:r w:rsidRPr="00003469">
        <w:rPr>
          <w:rFonts w:cs="Times New Roman"/>
          <w:noProof/>
        </w:rPr>
        <w:tab/>
        <w:t xml:space="preserve">Cachay ER, Hill L, Ballard C, et al. Increasing Hepatitis C treatment uptake among HIV-infected patients using an HIV primary care model. AIDS Res Ther </w:t>
      </w:r>
      <w:r w:rsidRPr="00003469">
        <w:rPr>
          <w:rFonts w:cs="Times New Roman"/>
          <w:b/>
          <w:noProof/>
        </w:rPr>
        <w:t>2013</w:t>
      </w:r>
      <w:r w:rsidRPr="00003469">
        <w:rPr>
          <w:rFonts w:cs="Times New Roman"/>
          <w:noProof/>
        </w:rPr>
        <w:t>; 10(1): 9.</w:t>
      </w:r>
      <w:bookmarkEnd w:id="16"/>
    </w:p>
    <w:p w14:paraId="39FBBEED" w14:textId="77777777" w:rsidR="00003469" w:rsidRPr="00003469" w:rsidRDefault="00003469" w:rsidP="00003469">
      <w:pPr>
        <w:ind w:left="720" w:hanging="720"/>
        <w:rPr>
          <w:rFonts w:cs="Times New Roman"/>
          <w:noProof/>
        </w:rPr>
      </w:pPr>
      <w:bookmarkStart w:id="17" w:name="_ENREF_17"/>
      <w:r w:rsidRPr="00003469">
        <w:rPr>
          <w:rFonts w:cs="Times New Roman"/>
          <w:noProof/>
        </w:rPr>
        <w:t>17.</w:t>
      </w:r>
      <w:r w:rsidRPr="00003469">
        <w:rPr>
          <w:rFonts w:cs="Times New Roman"/>
          <w:noProof/>
        </w:rPr>
        <w:tab/>
        <w:t xml:space="preserve">Coyle C, Kwakwa H, Viner K. Integrating Routine HCV Testing in Primary Care: Lessons Learned from Five Federally Qualified Health Centers in Philadelphia, Pennsylvania, 2012-2014. Public Health Rep </w:t>
      </w:r>
      <w:r w:rsidRPr="00003469">
        <w:rPr>
          <w:rFonts w:cs="Times New Roman"/>
          <w:b/>
          <w:noProof/>
        </w:rPr>
        <w:t>2016</w:t>
      </w:r>
      <w:r w:rsidRPr="00003469">
        <w:rPr>
          <w:rFonts w:cs="Times New Roman"/>
          <w:noProof/>
        </w:rPr>
        <w:t>; 131 Suppl 2: 65-73.</w:t>
      </w:r>
      <w:bookmarkEnd w:id="17"/>
    </w:p>
    <w:p w14:paraId="7CAE7EC0" w14:textId="77777777" w:rsidR="00003469" w:rsidRPr="00003469" w:rsidRDefault="00003469" w:rsidP="00003469">
      <w:pPr>
        <w:ind w:left="720" w:hanging="720"/>
        <w:rPr>
          <w:rFonts w:cs="Times New Roman"/>
          <w:noProof/>
        </w:rPr>
      </w:pPr>
      <w:bookmarkStart w:id="18" w:name="_ENREF_18"/>
      <w:r w:rsidRPr="00003469">
        <w:rPr>
          <w:rFonts w:cs="Times New Roman"/>
          <w:noProof/>
        </w:rPr>
        <w:t>18.</w:t>
      </w:r>
      <w:r w:rsidRPr="00003469">
        <w:rPr>
          <w:rFonts w:cs="Times New Roman"/>
          <w:noProof/>
        </w:rPr>
        <w:tab/>
        <w:t xml:space="preserve">Kattakuzhy S, Gross C, Emmanuel B, et al. Expansion of Treatment for Hepatitis C Virus Infection by Task Shifting to Community-Based Nonspecialist Providers. Ann Intern Med </w:t>
      </w:r>
      <w:r w:rsidRPr="00003469">
        <w:rPr>
          <w:rFonts w:cs="Times New Roman"/>
          <w:b/>
          <w:noProof/>
        </w:rPr>
        <w:t>2017</w:t>
      </w:r>
      <w:r w:rsidRPr="00003469">
        <w:rPr>
          <w:rFonts w:cs="Times New Roman"/>
          <w:noProof/>
        </w:rPr>
        <w:t>; 167(5): 311.</w:t>
      </w:r>
      <w:bookmarkEnd w:id="18"/>
    </w:p>
    <w:p w14:paraId="52BD2297" w14:textId="77777777" w:rsidR="00003469" w:rsidRPr="00003469" w:rsidRDefault="00003469" w:rsidP="00003469">
      <w:pPr>
        <w:ind w:left="720" w:hanging="720"/>
        <w:rPr>
          <w:rFonts w:cs="Times New Roman"/>
          <w:noProof/>
        </w:rPr>
      </w:pPr>
      <w:bookmarkStart w:id="19" w:name="_ENREF_19"/>
      <w:r w:rsidRPr="00003469">
        <w:rPr>
          <w:rFonts w:cs="Times New Roman"/>
          <w:noProof/>
        </w:rPr>
        <w:t>19.</w:t>
      </w:r>
      <w:r w:rsidRPr="00003469">
        <w:rPr>
          <w:rFonts w:cs="Times New Roman"/>
          <w:noProof/>
        </w:rPr>
        <w:tab/>
        <w:t xml:space="preserve">Feld JJ, Maan R, Zeuzem S, et al. Effectiveness and Safety of Sofosbuvir-Based Regimens for Chronic HCV Genotype 3 Infection: Results of the HCV-TARGET Study. Clin Infect Dis </w:t>
      </w:r>
      <w:r w:rsidRPr="00003469">
        <w:rPr>
          <w:rFonts w:cs="Times New Roman"/>
          <w:b/>
          <w:noProof/>
        </w:rPr>
        <w:t>2016</w:t>
      </w:r>
      <w:r w:rsidRPr="00003469">
        <w:rPr>
          <w:rFonts w:cs="Times New Roman"/>
          <w:noProof/>
        </w:rPr>
        <w:t>; 63(6): 776-83.</w:t>
      </w:r>
      <w:bookmarkEnd w:id="19"/>
    </w:p>
    <w:p w14:paraId="331F328F" w14:textId="77777777" w:rsidR="00003469" w:rsidRPr="00003469" w:rsidRDefault="00003469" w:rsidP="00003469">
      <w:pPr>
        <w:ind w:left="720" w:hanging="720"/>
        <w:rPr>
          <w:rFonts w:cs="Times New Roman"/>
          <w:noProof/>
        </w:rPr>
      </w:pPr>
      <w:bookmarkStart w:id="20" w:name="_ENREF_20"/>
      <w:r w:rsidRPr="00003469">
        <w:rPr>
          <w:rFonts w:cs="Times New Roman"/>
          <w:noProof/>
        </w:rPr>
        <w:t>20.</w:t>
      </w:r>
      <w:r w:rsidRPr="00003469">
        <w:rPr>
          <w:rFonts w:cs="Times New Roman"/>
          <w:noProof/>
        </w:rPr>
        <w:tab/>
        <w:t xml:space="preserve">Ampuero J, Reddy KR, Romero-Gomez M. Hepatitis C virus genotype 3: Meta-analysis on sustained virologic response rates with currently available treatment options. World J Gastroenterol </w:t>
      </w:r>
      <w:r w:rsidRPr="00003469">
        <w:rPr>
          <w:rFonts w:cs="Times New Roman"/>
          <w:b/>
          <w:noProof/>
        </w:rPr>
        <w:t>2016</w:t>
      </w:r>
      <w:r w:rsidRPr="00003469">
        <w:rPr>
          <w:rFonts w:cs="Times New Roman"/>
          <w:noProof/>
        </w:rPr>
        <w:t>; 22(22): 5285-92.</w:t>
      </w:r>
      <w:bookmarkEnd w:id="20"/>
    </w:p>
    <w:p w14:paraId="30A03509" w14:textId="77777777" w:rsidR="00003469" w:rsidRPr="00003469" w:rsidRDefault="00003469" w:rsidP="00003469">
      <w:pPr>
        <w:ind w:left="720" w:hanging="720"/>
        <w:rPr>
          <w:rFonts w:cs="Times New Roman"/>
          <w:noProof/>
        </w:rPr>
      </w:pPr>
      <w:bookmarkStart w:id="21" w:name="_ENREF_21"/>
      <w:r w:rsidRPr="00003469">
        <w:rPr>
          <w:rFonts w:cs="Times New Roman"/>
          <w:noProof/>
        </w:rPr>
        <w:t>21.</w:t>
      </w:r>
      <w:r w:rsidRPr="00003469">
        <w:rPr>
          <w:rFonts w:cs="Times New Roman"/>
          <w:noProof/>
        </w:rPr>
        <w:tab/>
        <w:t xml:space="preserve">Backus LI, Belperio PS, Shahoumian TA, Loomis TP, Mole LA. Effectiveness of sofosbuvir-based regimens in genotype 1 and 2 hepatitis C virus infection in 4026 U.S. Veterans. Aliment Pharmacol Ther </w:t>
      </w:r>
      <w:r w:rsidRPr="00003469">
        <w:rPr>
          <w:rFonts w:cs="Times New Roman"/>
          <w:b/>
          <w:noProof/>
        </w:rPr>
        <w:t>2015</w:t>
      </w:r>
      <w:r w:rsidRPr="00003469">
        <w:rPr>
          <w:rFonts w:cs="Times New Roman"/>
          <w:noProof/>
        </w:rPr>
        <w:t>; 42(5): 559-73.</w:t>
      </w:r>
      <w:bookmarkEnd w:id="21"/>
    </w:p>
    <w:p w14:paraId="16D0F6A1" w14:textId="77777777" w:rsidR="00003469" w:rsidRPr="00003469" w:rsidRDefault="00003469" w:rsidP="00003469">
      <w:pPr>
        <w:ind w:left="720" w:hanging="720"/>
        <w:rPr>
          <w:rFonts w:cs="Times New Roman"/>
          <w:noProof/>
        </w:rPr>
      </w:pPr>
      <w:bookmarkStart w:id="22" w:name="_ENREF_22"/>
      <w:r w:rsidRPr="00003469">
        <w:rPr>
          <w:rFonts w:cs="Times New Roman"/>
          <w:noProof/>
        </w:rPr>
        <w:t>22.</w:t>
      </w:r>
      <w:r w:rsidRPr="00003469">
        <w:rPr>
          <w:rFonts w:cs="Times New Roman"/>
          <w:noProof/>
        </w:rPr>
        <w:tab/>
        <w:t xml:space="preserve">Ioannou GN, Beste LA, Chang MF, et al. Effectiveness of Sofosbuvir, Ledipasvir/Sofosbuvir, or Paritaprevir/Ritonavir/Ombitasvir and Dasabuvir Regimens for Treatment of Patients With Hepatitis C in the Veterans Affairs National Health Care System. Gastroenterology </w:t>
      </w:r>
      <w:r w:rsidRPr="00003469">
        <w:rPr>
          <w:rFonts w:cs="Times New Roman"/>
          <w:b/>
          <w:noProof/>
        </w:rPr>
        <w:t>2016</w:t>
      </w:r>
      <w:r w:rsidRPr="00003469">
        <w:rPr>
          <w:rFonts w:cs="Times New Roman"/>
          <w:noProof/>
        </w:rPr>
        <w:t>; 151(3): 457-71 e5.</w:t>
      </w:r>
      <w:bookmarkEnd w:id="22"/>
    </w:p>
    <w:p w14:paraId="428BE898" w14:textId="77777777" w:rsidR="00003469" w:rsidRPr="00003469" w:rsidRDefault="00003469" w:rsidP="00003469">
      <w:pPr>
        <w:ind w:left="720" w:hanging="720"/>
        <w:rPr>
          <w:rFonts w:cs="Times New Roman"/>
          <w:noProof/>
        </w:rPr>
      </w:pPr>
      <w:bookmarkStart w:id="23" w:name="_ENREF_23"/>
      <w:r w:rsidRPr="00003469">
        <w:rPr>
          <w:rFonts w:cs="Times New Roman"/>
          <w:noProof/>
        </w:rPr>
        <w:t>23.</w:t>
      </w:r>
      <w:r w:rsidRPr="00003469">
        <w:rPr>
          <w:rFonts w:cs="Times New Roman"/>
          <w:noProof/>
        </w:rPr>
        <w:tab/>
        <w:t xml:space="preserve">Afdhal N, Zeuzem S, Kwo P, et al. Ledipasvir and sofosbuvir for untreated HCV genotype 1 infection. N Engl J Med </w:t>
      </w:r>
      <w:r w:rsidRPr="00003469">
        <w:rPr>
          <w:rFonts w:cs="Times New Roman"/>
          <w:b/>
          <w:noProof/>
        </w:rPr>
        <w:t>2014</w:t>
      </w:r>
      <w:r w:rsidRPr="00003469">
        <w:rPr>
          <w:rFonts w:cs="Times New Roman"/>
          <w:noProof/>
        </w:rPr>
        <w:t>; 370(20): 1889-98.</w:t>
      </w:r>
      <w:bookmarkEnd w:id="23"/>
    </w:p>
    <w:p w14:paraId="67359482" w14:textId="77777777" w:rsidR="00003469" w:rsidRPr="00003469" w:rsidRDefault="00003469" w:rsidP="00003469">
      <w:pPr>
        <w:ind w:left="720" w:hanging="720"/>
        <w:rPr>
          <w:rFonts w:cs="Times New Roman"/>
          <w:noProof/>
        </w:rPr>
      </w:pPr>
      <w:bookmarkStart w:id="24" w:name="_ENREF_24"/>
      <w:r w:rsidRPr="00003469">
        <w:rPr>
          <w:rFonts w:cs="Times New Roman"/>
          <w:noProof/>
        </w:rPr>
        <w:t>24.</w:t>
      </w:r>
      <w:r w:rsidRPr="00003469">
        <w:rPr>
          <w:rFonts w:cs="Times New Roman"/>
          <w:noProof/>
        </w:rPr>
        <w:tab/>
        <w:t xml:space="preserve">Lim JK, Liapakis AM, Shiffman ML, et al. Safety and Effectiveness of Ledipasvir and Sofosbuvir, With or Without Ribavirin, in Treatment-Experienced Patients With Genotype 1 Hepatitis C Virus Infection and Cirrhosis. Clinical Gastroenterology and Hepatology </w:t>
      </w:r>
      <w:r w:rsidRPr="00003469">
        <w:rPr>
          <w:rFonts w:cs="Times New Roman"/>
          <w:b/>
          <w:noProof/>
        </w:rPr>
        <w:t>2018</w:t>
      </w:r>
      <w:r w:rsidRPr="00003469">
        <w:rPr>
          <w:rFonts w:cs="Times New Roman"/>
          <w:noProof/>
        </w:rPr>
        <w:t>.</w:t>
      </w:r>
      <w:bookmarkEnd w:id="24"/>
    </w:p>
    <w:p w14:paraId="54304A7B" w14:textId="77777777" w:rsidR="00003469" w:rsidRPr="00003469" w:rsidRDefault="00003469" w:rsidP="00003469">
      <w:pPr>
        <w:ind w:left="720" w:hanging="720"/>
        <w:rPr>
          <w:rFonts w:cs="Times New Roman"/>
          <w:noProof/>
        </w:rPr>
      </w:pPr>
      <w:bookmarkStart w:id="25" w:name="_ENREF_25"/>
      <w:r w:rsidRPr="00003469">
        <w:rPr>
          <w:rFonts w:cs="Times New Roman"/>
          <w:noProof/>
        </w:rPr>
        <w:t>25.</w:t>
      </w:r>
      <w:r w:rsidRPr="00003469">
        <w:rPr>
          <w:rFonts w:cs="Times New Roman"/>
          <w:noProof/>
        </w:rPr>
        <w:tab/>
        <w:t xml:space="preserve">Tapper EB, Bacon BR, Curry MP, et al. Real-world effectiveness for 12 weeks of ledipasvir-sofosbuvir for genotype 1 hepatitis C: the Trio Health study. J Viral Hepat </w:t>
      </w:r>
      <w:r w:rsidRPr="00003469">
        <w:rPr>
          <w:rFonts w:cs="Times New Roman"/>
          <w:b/>
          <w:noProof/>
        </w:rPr>
        <w:t>2017</w:t>
      </w:r>
      <w:r w:rsidRPr="00003469">
        <w:rPr>
          <w:rFonts w:cs="Times New Roman"/>
          <w:noProof/>
        </w:rPr>
        <w:t>; 24(1): 22-7.</w:t>
      </w:r>
      <w:bookmarkEnd w:id="25"/>
    </w:p>
    <w:p w14:paraId="12C270F2" w14:textId="77777777" w:rsidR="00003469" w:rsidRPr="00003469" w:rsidRDefault="00003469" w:rsidP="00003469">
      <w:pPr>
        <w:ind w:left="720" w:hanging="720"/>
        <w:rPr>
          <w:rFonts w:cs="Times New Roman"/>
          <w:noProof/>
        </w:rPr>
      </w:pPr>
      <w:bookmarkStart w:id="26" w:name="_ENREF_26"/>
      <w:r w:rsidRPr="00003469">
        <w:rPr>
          <w:rFonts w:cs="Times New Roman"/>
          <w:noProof/>
        </w:rPr>
        <w:t>26.</w:t>
      </w:r>
      <w:r w:rsidRPr="00003469">
        <w:rPr>
          <w:rFonts w:cs="Times New Roman"/>
          <w:noProof/>
        </w:rPr>
        <w:tab/>
        <w:t xml:space="preserve">Chan A, Patel K, Naggie S. Genotype 3 Infection: The Last Stand of Hepatitis C Virus. Drugs </w:t>
      </w:r>
      <w:r w:rsidRPr="00003469">
        <w:rPr>
          <w:rFonts w:cs="Times New Roman"/>
          <w:b/>
          <w:noProof/>
        </w:rPr>
        <w:t>2017</w:t>
      </w:r>
      <w:r w:rsidRPr="00003469">
        <w:rPr>
          <w:rFonts w:cs="Times New Roman"/>
          <w:noProof/>
        </w:rPr>
        <w:t>; 77(2): 131-44.</w:t>
      </w:r>
      <w:bookmarkEnd w:id="26"/>
    </w:p>
    <w:p w14:paraId="219135E3" w14:textId="77777777" w:rsidR="00003469" w:rsidRPr="00003469" w:rsidRDefault="00003469" w:rsidP="00003469">
      <w:pPr>
        <w:ind w:left="720" w:hanging="720"/>
        <w:rPr>
          <w:rFonts w:cs="Times New Roman"/>
          <w:noProof/>
        </w:rPr>
      </w:pPr>
      <w:bookmarkStart w:id="27" w:name="_ENREF_27"/>
      <w:r w:rsidRPr="00003469">
        <w:rPr>
          <w:rFonts w:cs="Times New Roman"/>
          <w:noProof/>
        </w:rPr>
        <w:t>27.</w:t>
      </w:r>
      <w:r w:rsidRPr="00003469">
        <w:rPr>
          <w:rFonts w:cs="Times New Roman"/>
          <w:noProof/>
        </w:rPr>
        <w:tab/>
        <w:t xml:space="preserve">Dalgard O, Weiland O, Noraberg G, et al. Sofosbuvir based treatment of chronic hepatitis C genotype 3 infections-A Scandinavian real-life study. PLoS ONE </w:t>
      </w:r>
      <w:r w:rsidRPr="00003469">
        <w:rPr>
          <w:rFonts w:cs="Times New Roman"/>
          <w:b/>
          <w:noProof/>
        </w:rPr>
        <w:t>2017</w:t>
      </w:r>
      <w:r w:rsidRPr="00003469">
        <w:rPr>
          <w:rFonts w:cs="Times New Roman"/>
          <w:noProof/>
        </w:rPr>
        <w:t>; 12(7): e0179764.</w:t>
      </w:r>
      <w:bookmarkEnd w:id="27"/>
    </w:p>
    <w:p w14:paraId="70C6477A" w14:textId="77777777" w:rsidR="00003469" w:rsidRPr="00003469" w:rsidRDefault="00003469" w:rsidP="00003469">
      <w:pPr>
        <w:ind w:left="720" w:hanging="720"/>
        <w:rPr>
          <w:rFonts w:cs="Times New Roman"/>
          <w:noProof/>
        </w:rPr>
      </w:pPr>
      <w:bookmarkStart w:id="28" w:name="_ENREF_28"/>
      <w:r w:rsidRPr="00003469">
        <w:rPr>
          <w:rFonts w:cs="Times New Roman"/>
          <w:noProof/>
        </w:rPr>
        <w:lastRenderedPageBreak/>
        <w:t>28.</w:t>
      </w:r>
      <w:r w:rsidRPr="00003469">
        <w:rPr>
          <w:rFonts w:cs="Times New Roman"/>
          <w:noProof/>
        </w:rPr>
        <w:tab/>
        <w:t xml:space="preserve">Gane EJ, Hyland RH, An D, et al. Efficacy of ledipasvir and sofosbuvir, with or without ribavirin, for 12 weeks in patients with HCV genotype 3 or 6 infection. Gastroenterology </w:t>
      </w:r>
      <w:r w:rsidRPr="00003469">
        <w:rPr>
          <w:rFonts w:cs="Times New Roman"/>
          <w:b/>
          <w:noProof/>
        </w:rPr>
        <w:t>2015</w:t>
      </w:r>
      <w:r w:rsidRPr="00003469">
        <w:rPr>
          <w:rFonts w:cs="Times New Roman"/>
          <w:noProof/>
        </w:rPr>
        <w:t>; 149(6): 1454-61 e1.</w:t>
      </w:r>
      <w:bookmarkEnd w:id="28"/>
    </w:p>
    <w:p w14:paraId="6F05DBE9" w14:textId="77777777" w:rsidR="00003469" w:rsidRPr="00003469" w:rsidRDefault="00003469" w:rsidP="00003469">
      <w:pPr>
        <w:ind w:left="720" w:hanging="720"/>
        <w:rPr>
          <w:rFonts w:cs="Times New Roman"/>
          <w:noProof/>
        </w:rPr>
      </w:pPr>
      <w:bookmarkStart w:id="29" w:name="_ENREF_29"/>
      <w:r w:rsidRPr="00003469">
        <w:rPr>
          <w:rFonts w:cs="Times New Roman"/>
          <w:noProof/>
        </w:rPr>
        <w:t>29.</w:t>
      </w:r>
      <w:r w:rsidRPr="00003469">
        <w:rPr>
          <w:rFonts w:cs="Times New Roman"/>
          <w:noProof/>
        </w:rPr>
        <w:tab/>
        <w:t xml:space="preserve">Wehmeyer MH, Ingiliz P, Christensen S, et al. Real-world effectiveness of sofosbuvir-based treatment regimens for chronic hepatitis C genotype 3 infection: Results from the multicenter German hepatitis C cohort (GECCO-03). J Med Virol </w:t>
      </w:r>
      <w:r w:rsidRPr="00003469">
        <w:rPr>
          <w:rFonts w:cs="Times New Roman"/>
          <w:b/>
          <w:noProof/>
        </w:rPr>
        <w:t>2018</w:t>
      </w:r>
      <w:r w:rsidRPr="00003469">
        <w:rPr>
          <w:rFonts w:cs="Times New Roman"/>
          <w:noProof/>
        </w:rPr>
        <w:t>; 90(2): 304-12.</w:t>
      </w:r>
      <w:bookmarkEnd w:id="29"/>
    </w:p>
    <w:p w14:paraId="77BF2150" w14:textId="77777777" w:rsidR="00003469" w:rsidRPr="00003469" w:rsidRDefault="00003469" w:rsidP="00003469">
      <w:pPr>
        <w:ind w:left="720" w:hanging="720"/>
        <w:rPr>
          <w:rFonts w:cs="Times New Roman"/>
          <w:noProof/>
        </w:rPr>
      </w:pPr>
      <w:bookmarkStart w:id="30" w:name="_ENREF_30"/>
      <w:r w:rsidRPr="00003469">
        <w:rPr>
          <w:rFonts w:cs="Times New Roman"/>
          <w:noProof/>
        </w:rPr>
        <w:t>30.</w:t>
      </w:r>
      <w:r w:rsidRPr="00003469">
        <w:rPr>
          <w:rFonts w:cs="Times New Roman"/>
          <w:noProof/>
        </w:rPr>
        <w:tab/>
        <w:t xml:space="preserve">Foster GR, Afdhal N, Roberts SK, et al. Sofosbuvir and Velpatasvir for HCV Genotype 2 and 3 Infection. N Engl J Med </w:t>
      </w:r>
      <w:r w:rsidRPr="00003469">
        <w:rPr>
          <w:rFonts w:cs="Times New Roman"/>
          <w:b/>
          <w:noProof/>
        </w:rPr>
        <w:t>2015</w:t>
      </w:r>
      <w:r w:rsidRPr="00003469">
        <w:rPr>
          <w:rFonts w:cs="Times New Roman"/>
          <w:noProof/>
        </w:rPr>
        <w:t>; 373(27): 2608-17.</w:t>
      </w:r>
      <w:bookmarkEnd w:id="30"/>
    </w:p>
    <w:p w14:paraId="664B74C0" w14:textId="77777777" w:rsidR="00003469" w:rsidRPr="00003469" w:rsidRDefault="00003469" w:rsidP="00003469">
      <w:pPr>
        <w:ind w:left="720" w:hanging="720"/>
        <w:rPr>
          <w:rFonts w:cs="Times New Roman"/>
          <w:noProof/>
        </w:rPr>
      </w:pPr>
      <w:bookmarkStart w:id="31" w:name="_ENREF_31"/>
      <w:r w:rsidRPr="00003469">
        <w:rPr>
          <w:rFonts w:cs="Times New Roman"/>
          <w:noProof/>
        </w:rPr>
        <w:t>31.</w:t>
      </w:r>
      <w:r w:rsidRPr="00003469">
        <w:rPr>
          <w:rFonts w:cs="Times New Roman"/>
          <w:noProof/>
        </w:rPr>
        <w:tab/>
        <w:t xml:space="preserve">Zeuzem S, Foster GR, Wang S, et al. Glecaprevir-Pibrentasvir for 8 or 12 Weeks in HCV Genotype 1 or 3 Infection. N Engl J Med </w:t>
      </w:r>
      <w:r w:rsidRPr="00003469">
        <w:rPr>
          <w:rFonts w:cs="Times New Roman"/>
          <w:b/>
          <w:noProof/>
        </w:rPr>
        <w:t>2018</w:t>
      </w:r>
      <w:r w:rsidRPr="00003469">
        <w:rPr>
          <w:rFonts w:cs="Times New Roman"/>
          <w:noProof/>
        </w:rPr>
        <w:t>; 378(4): 354-69.</w:t>
      </w:r>
      <w:bookmarkEnd w:id="31"/>
    </w:p>
    <w:p w14:paraId="6097526A" w14:textId="77777777" w:rsidR="00003469" w:rsidRPr="00003469" w:rsidRDefault="00003469" w:rsidP="00003469">
      <w:pPr>
        <w:ind w:left="720" w:hanging="720"/>
        <w:rPr>
          <w:rFonts w:cs="Times New Roman"/>
          <w:noProof/>
        </w:rPr>
      </w:pPr>
      <w:bookmarkStart w:id="32" w:name="_ENREF_32"/>
      <w:r w:rsidRPr="00003469">
        <w:rPr>
          <w:rFonts w:cs="Times New Roman"/>
          <w:noProof/>
        </w:rPr>
        <w:t>32.</w:t>
      </w:r>
      <w:r w:rsidRPr="00003469">
        <w:rPr>
          <w:rFonts w:cs="Times New Roman"/>
          <w:noProof/>
        </w:rPr>
        <w:tab/>
        <w:t xml:space="preserve">Karchava M, Waldenström J, Parker M, et al. High incidence of the hepatitis C virus recombinant 2k/1b in Georgia: Recommendations for testing and treatment. Hepatology Research </w:t>
      </w:r>
      <w:r w:rsidRPr="00003469">
        <w:rPr>
          <w:rFonts w:cs="Times New Roman"/>
          <w:b/>
          <w:noProof/>
        </w:rPr>
        <w:t>2015</w:t>
      </w:r>
      <w:r w:rsidRPr="00003469">
        <w:rPr>
          <w:rFonts w:cs="Times New Roman"/>
          <w:noProof/>
        </w:rPr>
        <w:t>; 45(13): 1292-8.</w:t>
      </w:r>
      <w:bookmarkEnd w:id="32"/>
    </w:p>
    <w:p w14:paraId="764FE48B" w14:textId="77777777" w:rsidR="00003469" w:rsidRPr="00003469" w:rsidRDefault="00003469" w:rsidP="00003469">
      <w:pPr>
        <w:ind w:left="720" w:hanging="720"/>
        <w:rPr>
          <w:rFonts w:cs="Times New Roman"/>
          <w:noProof/>
        </w:rPr>
      </w:pPr>
      <w:bookmarkStart w:id="33" w:name="_ENREF_33"/>
      <w:r w:rsidRPr="00003469">
        <w:rPr>
          <w:rFonts w:cs="Times New Roman"/>
          <w:noProof/>
        </w:rPr>
        <w:t>33.</w:t>
      </w:r>
      <w:r w:rsidRPr="00003469">
        <w:rPr>
          <w:rFonts w:cs="Times New Roman"/>
          <w:noProof/>
        </w:rPr>
        <w:tab/>
        <w:t xml:space="preserve">Zakalashvili M, Zarkua J, Weizenegger M, et al. Identification of hepatitis C virus 2k/1b intergenotypic recombinants in Georgia. Liver Int </w:t>
      </w:r>
      <w:r w:rsidRPr="00003469">
        <w:rPr>
          <w:rFonts w:cs="Times New Roman"/>
          <w:b/>
          <w:noProof/>
        </w:rPr>
        <w:t>2018</w:t>
      </w:r>
      <w:r w:rsidRPr="00003469">
        <w:rPr>
          <w:rFonts w:cs="Times New Roman"/>
          <w:noProof/>
        </w:rPr>
        <w:t>; 38(3): 451-7.</w:t>
      </w:r>
      <w:bookmarkEnd w:id="33"/>
    </w:p>
    <w:p w14:paraId="29525F40" w14:textId="77777777" w:rsidR="00003469" w:rsidRPr="00003469" w:rsidRDefault="00003469" w:rsidP="00003469">
      <w:pPr>
        <w:ind w:left="720" w:hanging="720"/>
        <w:rPr>
          <w:rFonts w:cs="Times New Roman"/>
          <w:noProof/>
        </w:rPr>
      </w:pPr>
      <w:bookmarkStart w:id="34" w:name="_ENREF_34"/>
      <w:r w:rsidRPr="00003469">
        <w:rPr>
          <w:rFonts w:cs="Times New Roman"/>
          <w:noProof/>
        </w:rPr>
        <w:t>34.</w:t>
      </w:r>
      <w:r w:rsidRPr="00003469">
        <w:rPr>
          <w:rFonts w:cs="Times New Roman"/>
          <w:noProof/>
        </w:rPr>
        <w:tab/>
        <w:t xml:space="preserve">Kalinina O, Norder H, Mukomolov S, Magnius LO. A natural intergenotypic recombinant of hepatitis C virus identified in St. Petersburg. J Virol </w:t>
      </w:r>
      <w:r w:rsidRPr="00003469">
        <w:rPr>
          <w:rFonts w:cs="Times New Roman"/>
          <w:b/>
          <w:noProof/>
        </w:rPr>
        <w:t>2002</w:t>
      </w:r>
      <w:r w:rsidRPr="00003469">
        <w:rPr>
          <w:rFonts w:cs="Times New Roman"/>
          <w:noProof/>
        </w:rPr>
        <w:t>; 76(8): 4034-43.</w:t>
      </w:r>
      <w:bookmarkEnd w:id="34"/>
    </w:p>
    <w:p w14:paraId="541C946B" w14:textId="77777777" w:rsidR="00003469" w:rsidRPr="00003469" w:rsidRDefault="00003469" w:rsidP="00003469">
      <w:pPr>
        <w:ind w:left="720" w:hanging="720"/>
        <w:rPr>
          <w:rFonts w:cs="Times New Roman"/>
          <w:noProof/>
        </w:rPr>
      </w:pPr>
      <w:bookmarkStart w:id="35" w:name="_ENREF_35"/>
      <w:r w:rsidRPr="00003469">
        <w:rPr>
          <w:rFonts w:cs="Times New Roman"/>
          <w:noProof/>
        </w:rPr>
        <w:t>35.</w:t>
      </w:r>
      <w:r w:rsidRPr="00003469">
        <w:rPr>
          <w:rFonts w:cs="Times New Roman"/>
          <w:noProof/>
        </w:rPr>
        <w:tab/>
        <w:t xml:space="preserve">Hedskog C, Doehle B, Chodavarapu K, et al. Characterization of hepatitis C virus intergenotypic recombinant strains and associated virological response to sofosbuvir/ribavirin. Hepatology </w:t>
      </w:r>
      <w:r w:rsidRPr="00003469">
        <w:rPr>
          <w:rFonts w:cs="Times New Roman"/>
          <w:b/>
          <w:noProof/>
        </w:rPr>
        <w:t>2015</w:t>
      </w:r>
      <w:r w:rsidRPr="00003469">
        <w:rPr>
          <w:rFonts w:cs="Times New Roman"/>
          <w:noProof/>
        </w:rPr>
        <w:t>; 61(2): 471-80.</w:t>
      </w:r>
      <w:bookmarkEnd w:id="35"/>
    </w:p>
    <w:p w14:paraId="6570D33A" w14:textId="77777777" w:rsidR="00003469" w:rsidRPr="00003469" w:rsidRDefault="00003469" w:rsidP="00003469">
      <w:pPr>
        <w:ind w:left="720" w:hanging="720"/>
        <w:rPr>
          <w:rFonts w:cs="Times New Roman"/>
          <w:noProof/>
        </w:rPr>
      </w:pPr>
      <w:bookmarkStart w:id="36" w:name="_ENREF_36"/>
      <w:r w:rsidRPr="00003469">
        <w:rPr>
          <w:rFonts w:cs="Times New Roman"/>
          <w:noProof/>
        </w:rPr>
        <w:t>36.</w:t>
      </w:r>
      <w:r w:rsidRPr="00003469">
        <w:rPr>
          <w:rFonts w:cs="Times New Roman"/>
          <w:noProof/>
        </w:rPr>
        <w:tab/>
        <w:t xml:space="preserve">Karchava M, Chkhartishvili N, Sharvadze L, et al. Impact of hepatitis C virus recombinant form RF1_2k/1b on treatment outcomes within the Georgian national hepatitis C elimination program. Hepatology Research </w:t>
      </w:r>
      <w:r w:rsidRPr="00003469">
        <w:rPr>
          <w:rFonts w:cs="Times New Roman"/>
          <w:b/>
          <w:noProof/>
        </w:rPr>
        <w:t>2018</w:t>
      </w:r>
      <w:r w:rsidRPr="00003469">
        <w:rPr>
          <w:rFonts w:cs="Times New Roman"/>
          <w:noProof/>
        </w:rPr>
        <w:t>; 48(1): 36-44.</w:t>
      </w:r>
      <w:bookmarkEnd w:id="36"/>
    </w:p>
    <w:p w14:paraId="0462CF68" w14:textId="4F64B497" w:rsidR="00003469" w:rsidRDefault="00003469" w:rsidP="00003469">
      <w:pPr>
        <w:rPr>
          <w:rFonts w:cs="Times New Roman"/>
          <w:noProof/>
        </w:rPr>
      </w:pPr>
    </w:p>
    <w:p w14:paraId="7E082CDA" w14:textId="1E0D6EDD" w:rsidR="00FA34E5" w:rsidRDefault="008A613F">
      <w:r>
        <w:fldChar w:fldCharType="end"/>
      </w:r>
    </w:p>
    <w:sectPr w:rsidR="00FA34E5">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16B42D" w15:done="0"/>
  <w15:commentEx w15:paraId="1B7F26D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Sylfaen">
    <w:panose1 w:val="010A0502050306030303"/>
    <w:charset w:val="00"/>
    <w:family w:val="roman"/>
    <w:pitch w:val="variable"/>
    <w:sig w:usb0="04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B8748B"/>
    <w:multiLevelType w:val="hybridMultilevel"/>
    <w:tmpl w:val="877E6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njeev Arora">
    <w15:presenceInfo w15:providerId="AD" w15:userId="S-1-5-21-3639515735-3000443172-754303046-163668"/>
  </w15:person>
  <w15:person w15:author="KThornton@health.unm.edu">
    <w15:presenceInfo w15:providerId="AD" w15:userId="S-1-5-21-3639515735-3000443172-754303046-1625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lin Infectious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f59xwdpftfwkessv7x5fpcpta0a9rw05tx&quot;&gt;HCV_cascade&lt;record-ids&gt;&lt;item&gt;1&lt;/item&gt;&lt;item&gt;2&lt;/item&gt;&lt;item&gt;3&lt;/item&gt;&lt;item&gt;4&lt;/item&gt;&lt;item&gt;5&lt;/item&gt;&lt;item&gt;7&lt;/item&gt;&lt;item&gt;8&lt;/item&gt;&lt;item&gt;9&lt;/item&gt;&lt;item&gt;10&lt;/item&gt;&lt;item&gt;11&lt;/item&gt;&lt;item&gt;12&lt;/item&gt;&lt;item&gt;13&lt;/item&gt;&lt;item&gt;18&lt;/item&gt;&lt;item&gt;19&lt;/item&gt;&lt;item&gt;20&lt;/item&gt;&lt;item&gt;21&lt;/item&gt;&lt;item&gt;22&lt;/item&gt;&lt;item&gt;23&lt;/item&gt;&lt;item&gt;26&lt;/item&gt;&lt;item&gt;28&lt;/item&gt;&lt;item&gt;29&lt;/item&gt;&lt;item&gt;30&lt;/item&gt;&lt;item&gt;33&lt;/item&gt;&lt;item&gt;34&lt;/item&gt;&lt;item&gt;35&lt;/item&gt;&lt;item&gt;36&lt;/item&gt;&lt;item&gt;37&lt;/item&gt;&lt;item&gt;38&lt;/item&gt;&lt;item&gt;40&lt;/item&gt;&lt;item&gt;41&lt;/item&gt;&lt;item&gt;42&lt;/item&gt;&lt;item&gt;43&lt;/item&gt;&lt;item&gt;44&lt;/item&gt;&lt;item&gt;46&lt;/item&gt;&lt;item&gt;47&lt;/item&gt;&lt;item&gt;48&lt;/item&gt;&lt;/record-ids&gt;&lt;/item&gt;&lt;/Libraries&gt;"/>
  </w:docVars>
  <w:rsids>
    <w:rsidRoot w:val="00ED48B7"/>
    <w:rsid w:val="00003469"/>
    <w:rsid w:val="000178B9"/>
    <w:rsid w:val="00034F07"/>
    <w:rsid w:val="00044E87"/>
    <w:rsid w:val="00046CAD"/>
    <w:rsid w:val="00047C03"/>
    <w:rsid w:val="00060904"/>
    <w:rsid w:val="0006209A"/>
    <w:rsid w:val="00062C73"/>
    <w:rsid w:val="0006400C"/>
    <w:rsid w:val="00080681"/>
    <w:rsid w:val="0008291E"/>
    <w:rsid w:val="00091A60"/>
    <w:rsid w:val="000A6019"/>
    <w:rsid w:val="000B10C4"/>
    <w:rsid w:val="000B6DA2"/>
    <w:rsid w:val="000C2212"/>
    <w:rsid w:val="000C6F46"/>
    <w:rsid w:val="000D4C30"/>
    <w:rsid w:val="000E7B45"/>
    <w:rsid w:val="000F5E38"/>
    <w:rsid w:val="000F636E"/>
    <w:rsid w:val="000F663D"/>
    <w:rsid w:val="00100DC3"/>
    <w:rsid w:val="00104290"/>
    <w:rsid w:val="001054E2"/>
    <w:rsid w:val="001233C5"/>
    <w:rsid w:val="001407A9"/>
    <w:rsid w:val="00142805"/>
    <w:rsid w:val="00155CD4"/>
    <w:rsid w:val="001655BD"/>
    <w:rsid w:val="001841D2"/>
    <w:rsid w:val="001923B9"/>
    <w:rsid w:val="001A70C3"/>
    <w:rsid w:val="001A7AC7"/>
    <w:rsid w:val="001B2C5E"/>
    <w:rsid w:val="001B4052"/>
    <w:rsid w:val="001B7ED3"/>
    <w:rsid w:val="001C218B"/>
    <w:rsid w:val="001C744D"/>
    <w:rsid w:val="001D0FB5"/>
    <w:rsid w:val="001D1E33"/>
    <w:rsid w:val="002214CA"/>
    <w:rsid w:val="0022169E"/>
    <w:rsid w:val="002304F5"/>
    <w:rsid w:val="002321B1"/>
    <w:rsid w:val="002363AF"/>
    <w:rsid w:val="00255522"/>
    <w:rsid w:val="002562EB"/>
    <w:rsid w:val="002750F7"/>
    <w:rsid w:val="00281E2B"/>
    <w:rsid w:val="00292EC8"/>
    <w:rsid w:val="00296B25"/>
    <w:rsid w:val="002A0A24"/>
    <w:rsid w:val="002A1586"/>
    <w:rsid w:val="002A1AC3"/>
    <w:rsid w:val="002A43C7"/>
    <w:rsid w:val="002A4658"/>
    <w:rsid w:val="002B0917"/>
    <w:rsid w:val="002C2795"/>
    <w:rsid w:val="002D7DD1"/>
    <w:rsid w:val="002E69CF"/>
    <w:rsid w:val="002E7EB8"/>
    <w:rsid w:val="002F138F"/>
    <w:rsid w:val="002F39FC"/>
    <w:rsid w:val="003014E7"/>
    <w:rsid w:val="00302028"/>
    <w:rsid w:val="003157AE"/>
    <w:rsid w:val="00315A86"/>
    <w:rsid w:val="00316BCB"/>
    <w:rsid w:val="00323CF1"/>
    <w:rsid w:val="00325609"/>
    <w:rsid w:val="00330F6A"/>
    <w:rsid w:val="00333B91"/>
    <w:rsid w:val="00334A3A"/>
    <w:rsid w:val="00345D27"/>
    <w:rsid w:val="00352E01"/>
    <w:rsid w:val="003615E0"/>
    <w:rsid w:val="00361D5E"/>
    <w:rsid w:val="003772B0"/>
    <w:rsid w:val="003800AD"/>
    <w:rsid w:val="0038755C"/>
    <w:rsid w:val="00391AA8"/>
    <w:rsid w:val="00395022"/>
    <w:rsid w:val="00397091"/>
    <w:rsid w:val="003A086D"/>
    <w:rsid w:val="003B351F"/>
    <w:rsid w:val="003C06E8"/>
    <w:rsid w:val="003D27F4"/>
    <w:rsid w:val="003E1524"/>
    <w:rsid w:val="003F0AEE"/>
    <w:rsid w:val="003F495B"/>
    <w:rsid w:val="003F7990"/>
    <w:rsid w:val="00402422"/>
    <w:rsid w:val="00412372"/>
    <w:rsid w:val="004140F2"/>
    <w:rsid w:val="004202B5"/>
    <w:rsid w:val="00433FA9"/>
    <w:rsid w:val="004426F3"/>
    <w:rsid w:val="004427FF"/>
    <w:rsid w:val="00447D43"/>
    <w:rsid w:val="004802F4"/>
    <w:rsid w:val="00492FDA"/>
    <w:rsid w:val="00493C00"/>
    <w:rsid w:val="004A6B47"/>
    <w:rsid w:val="004B2C84"/>
    <w:rsid w:val="004B7D70"/>
    <w:rsid w:val="004E64D5"/>
    <w:rsid w:val="004E7ECC"/>
    <w:rsid w:val="004F0819"/>
    <w:rsid w:val="004F2CD8"/>
    <w:rsid w:val="004F436A"/>
    <w:rsid w:val="0051088E"/>
    <w:rsid w:val="005250DD"/>
    <w:rsid w:val="0053335B"/>
    <w:rsid w:val="005376BA"/>
    <w:rsid w:val="0054174E"/>
    <w:rsid w:val="00554036"/>
    <w:rsid w:val="005575AE"/>
    <w:rsid w:val="00567707"/>
    <w:rsid w:val="005A0A7A"/>
    <w:rsid w:val="005C7558"/>
    <w:rsid w:val="005D50E6"/>
    <w:rsid w:val="005D5610"/>
    <w:rsid w:val="005E08D9"/>
    <w:rsid w:val="005E156A"/>
    <w:rsid w:val="005E7CFD"/>
    <w:rsid w:val="006017C3"/>
    <w:rsid w:val="0065005C"/>
    <w:rsid w:val="00681FAE"/>
    <w:rsid w:val="00682103"/>
    <w:rsid w:val="00687253"/>
    <w:rsid w:val="006A4345"/>
    <w:rsid w:val="006A6749"/>
    <w:rsid w:val="006B4D5A"/>
    <w:rsid w:val="006D3C56"/>
    <w:rsid w:val="006E327F"/>
    <w:rsid w:val="006F03B2"/>
    <w:rsid w:val="006F37B5"/>
    <w:rsid w:val="006F5DE0"/>
    <w:rsid w:val="0072054E"/>
    <w:rsid w:val="0072667A"/>
    <w:rsid w:val="00726927"/>
    <w:rsid w:val="007329B2"/>
    <w:rsid w:val="00747B16"/>
    <w:rsid w:val="00747CB8"/>
    <w:rsid w:val="007501EB"/>
    <w:rsid w:val="00755A76"/>
    <w:rsid w:val="00757A71"/>
    <w:rsid w:val="00767398"/>
    <w:rsid w:val="00770047"/>
    <w:rsid w:val="00774983"/>
    <w:rsid w:val="0077790E"/>
    <w:rsid w:val="00794D2B"/>
    <w:rsid w:val="0079512A"/>
    <w:rsid w:val="007A73B5"/>
    <w:rsid w:val="007B42C0"/>
    <w:rsid w:val="007D02D9"/>
    <w:rsid w:val="007D6BFB"/>
    <w:rsid w:val="007F01F0"/>
    <w:rsid w:val="007F5793"/>
    <w:rsid w:val="007F6A67"/>
    <w:rsid w:val="00802323"/>
    <w:rsid w:val="008131FB"/>
    <w:rsid w:val="00815138"/>
    <w:rsid w:val="008368E6"/>
    <w:rsid w:val="00844999"/>
    <w:rsid w:val="008505E2"/>
    <w:rsid w:val="00857320"/>
    <w:rsid w:val="00867D7D"/>
    <w:rsid w:val="008728C5"/>
    <w:rsid w:val="0087733A"/>
    <w:rsid w:val="00882E57"/>
    <w:rsid w:val="00887955"/>
    <w:rsid w:val="00890777"/>
    <w:rsid w:val="008A381D"/>
    <w:rsid w:val="008A613F"/>
    <w:rsid w:val="008B6707"/>
    <w:rsid w:val="008C250E"/>
    <w:rsid w:val="008D22FE"/>
    <w:rsid w:val="008E1252"/>
    <w:rsid w:val="008E1FA2"/>
    <w:rsid w:val="008E4023"/>
    <w:rsid w:val="008F12B8"/>
    <w:rsid w:val="008F2A69"/>
    <w:rsid w:val="008F7F22"/>
    <w:rsid w:val="00921E1F"/>
    <w:rsid w:val="00946BAF"/>
    <w:rsid w:val="0095427D"/>
    <w:rsid w:val="00954CC4"/>
    <w:rsid w:val="0096133A"/>
    <w:rsid w:val="00961C20"/>
    <w:rsid w:val="00967F19"/>
    <w:rsid w:val="0097007F"/>
    <w:rsid w:val="009751EC"/>
    <w:rsid w:val="009A2E65"/>
    <w:rsid w:val="009A35DF"/>
    <w:rsid w:val="009B306D"/>
    <w:rsid w:val="009B71C5"/>
    <w:rsid w:val="009C2668"/>
    <w:rsid w:val="009C56E3"/>
    <w:rsid w:val="009D0AEC"/>
    <w:rsid w:val="009D0D14"/>
    <w:rsid w:val="009D2AA1"/>
    <w:rsid w:val="009E3F28"/>
    <w:rsid w:val="009E55FB"/>
    <w:rsid w:val="009E5D8B"/>
    <w:rsid w:val="009F54A1"/>
    <w:rsid w:val="00A22489"/>
    <w:rsid w:val="00A27AEA"/>
    <w:rsid w:val="00A318B6"/>
    <w:rsid w:val="00A50F82"/>
    <w:rsid w:val="00A54BBD"/>
    <w:rsid w:val="00AA4B2C"/>
    <w:rsid w:val="00AB7E2A"/>
    <w:rsid w:val="00AC1E53"/>
    <w:rsid w:val="00AC5554"/>
    <w:rsid w:val="00AD3C79"/>
    <w:rsid w:val="00AE08B0"/>
    <w:rsid w:val="00AF6464"/>
    <w:rsid w:val="00B05B3B"/>
    <w:rsid w:val="00B35B12"/>
    <w:rsid w:val="00B36C59"/>
    <w:rsid w:val="00B52393"/>
    <w:rsid w:val="00B61CB6"/>
    <w:rsid w:val="00B653EB"/>
    <w:rsid w:val="00B67A8D"/>
    <w:rsid w:val="00B74699"/>
    <w:rsid w:val="00B7761C"/>
    <w:rsid w:val="00B8276F"/>
    <w:rsid w:val="00B83660"/>
    <w:rsid w:val="00B87FEC"/>
    <w:rsid w:val="00BA0CAB"/>
    <w:rsid w:val="00BA244A"/>
    <w:rsid w:val="00BA47A6"/>
    <w:rsid w:val="00BD2373"/>
    <w:rsid w:val="00BD3F8E"/>
    <w:rsid w:val="00BD4D0E"/>
    <w:rsid w:val="00BD7EA2"/>
    <w:rsid w:val="00BE5803"/>
    <w:rsid w:val="00C00CB2"/>
    <w:rsid w:val="00C14BA3"/>
    <w:rsid w:val="00C17DD0"/>
    <w:rsid w:val="00C25941"/>
    <w:rsid w:val="00C37D06"/>
    <w:rsid w:val="00C44CFB"/>
    <w:rsid w:val="00C44EAF"/>
    <w:rsid w:val="00C5018A"/>
    <w:rsid w:val="00C57AF7"/>
    <w:rsid w:val="00C619D4"/>
    <w:rsid w:val="00C8405B"/>
    <w:rsid w:val="00C90F8F"/>
    <w:rsid w:val="00C96954"/>
    <w:rsid w:val="00CA1EDF"/>
    <w:rsid w:val="00CA1FFE"/>
    <w:rsid w:val="00CC5AC4"/>
    <w:rsid w:val="00CD09E4"/>
    <w:rsid w:val="00CD6996"/>
    <w:rsid w:val="00CE2CFB"/>
    <w:rsid w:val="00CF6410"/>
    <w:rsid w:val="00D0169E"/>
    <w:rsid w:val="00D1533F"/>
    <w:rsid w:val="00D20CFC"/>
    <w:rsid w:val="00D249FD"/>
    <w:rsid w:val="00D26203"/>
    <w:rsid w:val="00D4273F"/>
    <w:rsid w:val="00D427E5"/>
    <w:rsid w:val="00D45E0D"/>
    <w:rsid w:val="00D47FD8"/>
    <w:rsid w:val="00D643AB"/>
    <w:rsid w:val="00D77C43"/>
    <w:rsid w:val="00DC0DEF"/>
    <w:rsid w:val="00DC56C3"/>
    <w:rsid w:val="00DE78D4"/>
    <w:rsid w:val="00DF47C6"/>
    <w:rsid w:val="00E140BF"/>
    <w:rsid w:val="00E2338A"/>
    <w:rsid w:val="00E31B84"/>
    <w:rsid w:val="00E33564"/>
    <w:rsid w:val="00E43B64"/>
    <w:rsid w:val="00E56E2A"/>
    <w:rsid w:val="00E674CA"/>
    <w:rsid w:val="00E81CB6"/>
    <w:rsid w:val="00E82377"/>
    <w:rsid w:val="00E86D78"/>
    <w:rsid w:val="00E87041"/>
    <w:rsid w:val="00E879B6"/>
    <w:rsid w:val="00EA4648"/>
    <w:rsid w:val="00EB1087"/>
    <w:rsid w:val="00EB37BB"/>
    <w:rsid w:val="00ED48B7"/>
    <w:rsid w:val="00EE0226"/>
    <w:rsid w:val="00F06606"/>
    <w:rsid w:val="00F11ABA"/>
    <w:rsid w:val="00F12F73"/>
    <w:rsid w:val="00F204F6"/>
    <w:rsid w:val="00F34755"/>
    <w:rsid w:val="00F44C63"/>
    <w:rsid w:val="00F45456"/>
    <w:rsid w:val="00FA34E5"/>
    <w:rsid w:val="00FB1AC9"/>
    <w:rsid w:val="00FB4E5E"/>
    <w:rsid w:val="00FC03AA"/>
    <w:rsid w:val="00FC5AD5"/>
    <w:rsid w:val="00FE0C82"/>
    <w:rsid w:val="00FE2690"/>
    <w:rsid w:val="00FE373D"/>
    <w:rsid w:val="00FF53D5"/>
    <w:rsid w:val="00FF5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CC0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8B7"/>
    <w:pPr>
      <w:spacing w:after="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613F"/>
    <w:rPr>
      <w:color w:val="0000FF" w:themeColor="hyperlink"/>
      <w:u w:val="single"/>
    </w:rPr>
  </w:style>
  <w:style w:type="paragraph" w:styleId="ListParagraph">
    <w:name w:val="List Paragraph"/>
    <w:basedOn w:val="Normal"/>
    <w:uiPriority w:val="34"/>
    <w:qFormat/>
    <w:rsid w:val="00323CF1"/>
    <w:pPr>
      <w:ind w:left="720"/>
      <w:contextualSpacing/>
    </w:pPr>
  </w:style>
  <w:style w:type="paragraph" w:styleId="BalloonText">
    <w:name w:val="Balloon Text"/>
    <w:basedOn w:val="Normal"/>
    <w:link w:val="BalloonTextChar"/>
    <w:uiPriority w:val="99"/>
    <w:semiHidden/>
    <w:unhideWhenUsed/>
    <w:rsid w:val="00D249FD"/>
    <w:rPr>
      <w:rFonts w:ascii="Tahoma" w:hAnsi="Tahoma" w:cs="Tahoma"/>
      <w:sz w:val="16"/>
      <w:szCs w:val="16"/>
    </w:rPr>
  </w:style>
  <w:style w:type="character" w:customStyle="1" w:styleId="BalloonTextChar">
    <w:name w:val="Balloon Text Char"/>
    <w:basedOn w:val="DefaultParagraphFont"/>
    <w:link w:val="BalloonText"/>
    <w:uiPriority w:val="99"/>
    <w:semiHidden/>
    <w:rsid w:val="00D249FD"/>
    <w:rPr>
      <w:rFonts w:ascii="Tahoma" w:hAnsi="Tahoma" w:cs="Tahoma"/>
      <w:sz w:val="16"/>
      <w:szCs w:val="16"/>
    </w:rPr>
  </w:style>
  <w:style w:type="paragraph" w:customStyle="1" w:styleId="Default">
    <w:name w:val="Default"/>
    <w:rsid w:val="00AB7E2A"/>
    <w:pPr>
      <w:autoSpaceDE w:val="0"/>
      <w:autoSpaceDN w:val="0"/>
      <w:adjustRightInd w:val="0"/>
      <w:spacing w:after="0" w:line="240" w:lineRule="auto"/>
    </w:pPr>
    <w:rPr>
      <w:rFonts w:ascii="Minion Pro" w:hAnsi="Minion Pro" w:cs="Minion Pro"/>
      <w:color w:val="000000"/>
      <w:sz w:val="24"/>
      <w:szCs w:val="24"/>
    </w:rPr>
  </w:style>
  <w:style w:type="character" w:styleId="CommentReference">
    <w:name w:val="annotation reference"/>
    <w:basedOn w:val="DefaultParagraphFont"/>
    <w:uiPriority w:val="99"/>
    <w:semiHidden/>
    <w:unhideWhenUsed/>
    <w:rsid w:val="003772B0"/>
    <w:rPr>
      <w:sz w:val="16"/>
      <w:szCs w:val="16"/>
    </w:rPr>
  </w:style>
  <w:style w:type="paragraph" w:styleId="CommentText">
    <w:name w:val="annotation text"/>
    <w:basedOn w:val="Normal"/>
    <w:link w:val="CommentTextChar"/>
    <w:uiPriority w:val="99"/>
    <w:semiHidden/>
    <w:unhideWhenUsed/>
    <w:rsid w:val="003772B0"/>
    <w:rPr>
      <w:sz w:val="20"/>
      <w:szCs w:val="20"/>
    </w:rPr>
  </w:style>
  <w:style w:type="character" w:customStyle="1" w:styleId="CommentTextChar">
    <w:name w:val="Comment Text Char"/>
    <w:basedOn w:val="DefaultParagraphFont"/>
    <w:link w:val="CommentText"/>
    <w:uiPriority w:val="99"/>
    <w:semiHidden/>
    <w:rsid w:val="003772B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772B0"/>
    <w:rPr>
      <w:b/>
      <w:bCs/>
    </w:rPr>
  </w:style>
  <w:style w:type="character" w:customStyle="1" w:styleId="CommentSubjectChar">
    <w:name w:val="Comment Subject Char"/>
    <w:basedOn w:val="CommentTextChar"/>
    <w:link w:val="CommentSubject"/>
    <w:uiPriority w:val="99"/>
    <w:semiHidden/>
    <w:rsid w:val="003772B0"/>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8B7"/>
    <w:pPr>
      <w:spacing w:after="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613F"/>
    <w:rPr>
      <w:color w:val="0000FF" w:themeColor="hyperlink"/>
      <w:u w:val="single"/>
    </w:rPr>
  </w:style>
  <w:style w:type="paragraph" w:styleId="ListParagraph">
    <w:name w:val="List Paragraph"/>
    <w:basedOn w:val="Normal"/>
    <w:uiPriority w:val="34"/>
    <w:qFormat/>
    <w:rsid w:val="00323CF1"/>
    <w:pPr>
      <w:ind w:left="720"/>
      <w:contextualSpacing/>
    </w:pPr>
  </w:style>
  <w:style w:type="paragraph" w:styleId="BalloonText">
    <w:name w:val="Balloon Text"/>
    <w:basedOn w:val="Normal"/>
    <w:link w:val="BalloonTextChar"/>
    <w:uiPriority w:val="99"/>
    <w:semiHidden/>
    <w:unhideWhenUsed/>
    <w:rsid w:val="00D249FD"/>
    <w:rPr>
      <w:rFonts w:ascii="Tahoma" w:hAnsi="Tahoma" w:cs="Tahoma"/>
      <w:sz w:val="16"/>
      <w:szCs w:val="16"/>
    </w:rPr>
  </w:style>
  <w:style w:type="character" w:customStyle="1" w:styleId="BalloonTextChar">
    <w:name w:val="Balloon Text Char"/>
    <w:basedOn w:val="DefaultParagraphFont"/>
    <w:link w:val="BalloonText"/>
    <w:uiPriority w:val="99"/>
    <w:semiHidden/>
    <w:rsid w:val="00D249FD"/>
    <w:rPr>
      <w:rFonts w:ascii="Tahoma" w:hAnsi="Tahoma" w:cs="Tahoma"/>
      <w:sz w:val="16"/>
      <w:szCs w:val="16"/>
    </w:rPr>
  </w:style>
  <w:style w:type="paragraph" w:customStyle="1" w:styleId="Default">
    <w:name w:val="Default"/>
    <w:rsid w:val="00AB7E2A"/>
    <w:pPr>
      <w:autoSpaceDE w:val="0"/>
      <w:autoSpaceDN w:val="0"/>
      <w:adjustRightInd w:val="0"/>
      <w:spacing w:after="0" w:line="240" w:lineRule="auto"/>
    </w:pPr>
    <w:rPr>
      <w:rFonts w:ascii="Minion Pro" w:hAnsi="Minion Pro" w:cs="Minion Pro"/>
      <w:color w:val="000000"/>
      <w:sz w:val="24"/>
      <w:szCs w:val="24"/>
    </w:rPr>
  </w:style>
  <w:style w:type="character" w:styleId="CommentReference">
    <w:name w:val="annotation reference"/>
    <w:basedOn w:val="DefaultParagraphFont"/>
    <w:uiPriority w:val="99"/>
    <w:semiHidden/>
    <w:unhideWhenUsed/>
    <w:rsid w:val="003772B0"/>
    <w:rPr>
      <w:sz w:val="16"/>
      <w:szCs w:val="16"/>
    </w:rPr>
  </w:style>
  <w:style w:type="paragraph" w:styleId="CommentText">
    <w:name w:val="annotation text"/>
    <w:basedOn w:val="Normal"/>
    <w:link w:val="CommentTextChar"/>
    <w:uiPriority w:val="99"/>
    <w:semiHidden/>
    <w:unhideWhenUsed/>
    <w:rsid w:val="003772B0"/>
    <w:rPr>
      <w:sz w:val="20"/>
      <w:szCs w:val="20"/>
    </w:rPr>
  </w:style>
  <w:style w:type="character" w:customStyle="1" w:styleId="CommentTextChar">
    <w:name w:val="Comment Text Char"/>
    <w:basedOn w:val="DefaultParagraphFont"/>
    <w:link w:val="CommentText"/>
    <w:uiPriority w:val="99"/>
    <w:semiHidden/>
    <w:rsid w:val="003772B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772B0"/>
    <w:rPr>
      <w:b/>
      <w:bCs/>
    </w:rPr>
  </w:style>
  <w:style w:type="character" w:customStyle="1" w:styleId="CommentSubjectChar">
    <w:name w:val="Comment Subject Char"/>
    <w:basedOn w:val="CommentTextChar"/>
    <w:link w:val="CommentSubject"/>
    <w:uiPriority w:val="99"/>
    <w:semiHidden/>
    <w:rsid w:val="003772B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3408896">
      <w:bodyDiv w:val="1"/>
      <w:marLeft w:val="0"/>
      <w:marRight w:val="0"/>
      <w:marTop w:val="0"/>
      <w:marBottom w:val="0"/>
      <w:divBdr>
        <w:top w:val="none" w:sz="0" w:space="0" w:color="auto"/>
        <w:left w:val="none" w:sz="0" w:space="0" w:color="auto"/>
        <w:bottom w:val="none" w:sz="0" w:space="0" w:color="auto"/>
        <w:right w:val="none" w:sz="0" w:space="0" w:color="auto"/>
      </w:divBdr>
    </w:div>
    <w:div w:id="1611087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tengizt@gol.ge" TargetMode="Externa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6021</Words>
  <Characters>34323</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40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oloz Chxartishvili</dc:creator>
  <cp:lastModifiedBy>Tengiz Tsertsvadze</cp:lastModifiedBy>
  <cp:revision>2</cp:revision>
  <dcterms:created xsi:type="dcterms:W3CDTF">2018-09-23T19:59:00Z</dcterms:created>
  <dcterms:modified xsi:type="dcterms:W3CDTF">2018-09-23T19:59:00Z</dcterms:modified>
</cp:coreProperties>
</file>